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2DCA90F7" w:rsidR="00955575" w:rsidRDefault="000D3440" w:rsidP="000B22E7">
      <w:pPr>
        <w:pStyle w:val="NoSpacing"/>
      </w:pPr>
      <w:r>
        <w:t>Introduction:</w:t>
      </w:r>
      <w:r w:rsidR="008D6F04">
        <w:t xml:space="preserve"> 200w</w:t>
      </w:r>
    </w:p>
    <w:p w14:paraId="284A1BBC" w14:textId="23C58D6E"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C92074">
        <w:t xml:space="preserve">A quarter 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t xml:space="preserve">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7777777" w:rsidR="00955575" w:rsidRDefault="004D3302" w:rsidP="00721EDB">
      <w:pPr>
        <w:pStyle w:val="NoSpacing"/>
        <w:ind w:firstLine="142"/>
      </w:pPr>
      <w:r>
        <w:t>Background.</w:t>
      </w:r>
    </w:p>
    <w:p w14:paraId="436DFF74" w14:textId="77777777" w:rsidR="00A31CF5" w:rsidRDefault="004D3302" w:rsidP="00721EDB">
      <w:pPr>
        <w:pStyle w:val="NoSpacing"/>
        <w:ind w:firstLine="142"/>
      </w:pPr>
      <w:r>
        <w:t>Prostate cancer</w:t>
      </w:r>
    </w:p>
    <w:p w14:paraId="6DEDE6C5" w14:textId="007D71BA"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25E0B">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25E0B">
        <w:rPr>
          <w:noProof/>
        </w:rPr>
        <w:t>(Torre</w:t>
      </w:r>
      <w:r w:rsidR="00325E0B" w:rsidRPr="00325E0B">
        <w:rPr>
          <w:i/>
          <w:noProof/>
        </w:rPr>
        <w:t xml:space="preserve"> et al.</w:t>
      </w:r>
      <w:r w:rsidR="00325E0B">
        <w:rPr>
          <w:noProof/>
        </w:rPr>
        <w:t xml:space="preserve"> 2015)</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 </w:instrText>
      </w:r>
      <w:r w:rsidR="007E6392">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7E6392">
        <w:instrText xml:space="preserve"> ADDIN EN.CITE.DATA </w:instrText>
      </w:r>
      <w:r w:rsidR="007E6392">
        <w:fldChar w:fldCharType="end"/>
      </w:r>
      <w:r w:rsidR="006A44DA">
        <w:fldChar w:fldCharType="separate"/>
      </w:r>
      <w:r w:rsidR="007E6392">
        <w:rPr>
          <w:noProof/>
        </w:rPr>
        <w:t>(Compagno</w:t>
      </w:r>
      <w:r w:rsidR="007E6392" w:rsidRPr="007E6392">
        <w:rPr>
          <w:i/>
          <w:noProof/>
        </w:rPr>
        <w:t xml:space="preserve"> et al.</w:t>
      </w:r>
      <w:r w:rsidR="007E6392">
        <w:rPr>
          <w:noProof/>
        </w:rPr>
        <w:t xml:space="preserve"> 2014; Pond</w:t>
      </w:r>
      <w:r w:rsidR="007E6392" w:rsidRPr="007E6392">
        <w:rPr>
          <w:i/>
          <w:noProof/>
        </w:rPr>
        <w:t xml:space="preserve"> et al.</w:t>
      </w:r>
      <w:r w:rsidR="007E6392">
        <w:rPr>
          <w:noProof/>
        </w:rPr>
        <w:t xml:space="preserve"> 2014; Robinson</w:t>
      </w:r>
      <w:r w:rsidR="007E6392" w:rsidRPr="007E6392">
        <w:rPr>
          <w:i/>
          <w:noProof/>
        </w:rPr>
        <w:t xml:space="preserve"> et al.</w:t>
      </w:r>
      <w:r w:rsidR="007E6392">
        <w:rPr>
          <w:noProof/>
        </w:rPr>
        <w:t xml:space="preserve"> 2015)</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 </w:instrText>
      </w:r>
      <w:r w:rsidR="007E639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7E6392">
        <w:instrText xml:space="preserve"> ADDIN EN.CITE.DATA </w:instrText>
      </w:r>
      <w:r w:rsidR="007E6392">
        <w:fldChar w:fldCharType="end"/>
      </w:r>
      <w:r w:rsidR="00070872">
        <w:fldChar w:fldCharType="separate"/>
      </w:r>
      <w:r w:rsidR="007E6392">
        <w:rPr>
          <w:noProof/>
        </w:rPr>
        <w:t>(Inder</w:t>
      </w:r>
      <w:r w:rsidR="007E6392" w:rsidRPr="007E6392">
        <w:rPr>
          <w:i/>
          <w:noProof/>
        </w:rPr>
        <w:t xml:space="preserve"> et al.</w:t>
      </w:r>
      <w:r w:rsidR="007E6392">
        <w:rPr>
          <w:noProof/>
        </w:rPr>
        <w:t xml:space="preserve"> 2012; Moon</w:t>
      </w:r>
      <w:r w:rsidR="007E6392" w:rsidRPr="007E6392">
        <w:rPr>
          <w:i/>
          <w:noProof/>
        </w:rPr>
        <w:t xml:space="preserve"> et al.</w:t>
      </w:r>
      <w:r w:rsidR="007E6392">
        <w:rPr>
          <w:noProof/>
        </w:rPr>
        <w:t xml:space="preserve"> 2014)</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2B2E6F3A"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B07C50">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B07C50">
        <w:rPr>
          <w:noProof/>
        </w:rPr>
        <w:t>(</w:t>
      </w:r>
      <w:proofErr w:type="spellStart"/>
      <w:r w:rsidR="00B07C50">
        <w:rPr>
          <w:noProof/>
        </w:rPr>
        <w:t>Gu</w:t>
      </w:r>
      <w:proofErr w:type="spellEnd"/>
      <w:r w:rsidR="00B07C50" w:rsidRPr="00B07C50">
        <w:rPr>
          <w:i/>
          <w:noProof/>
        </w:rPr>
        <w:t xml:space="preserve"> et al.</w:t>
      </w:r>
      <w:r w:rsidR="00B07C50">
        <w:rPr>
          <w:noProof/>
        </w:rPr>
        <w:t xml:space="preserve"> 2014)</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B07C50">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B07C50">
        <w:rPr>
          <w:noProof/>
        </w:rPr>
        <w:t>(Minciacchi</w:t>
      </w:r>
      <w:r w:rsidR="00B07C50" w:rsidRPr="00B07C50">
        <w:rPr>
          <w:i/>
          <w:noProof/>
        </w:rPr>
        <w:t xml:space="preserve"> et al.</w:t>
      </w:r>
      <w:r w:rsidR="00B07C50">
        <w:rPr>
          <w:noProof/>
        </w:rPr>
        <w:t xml:space="preserve"> 2015)</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 </w:instrText>
      </w:r>
      <w:r w:rsidR="007E6392">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7E6392">
        <w:instrText xml:space="preserve"> ADDIN EN.CITE.DATA </w:instrText>
      </w:r>
      <w:r w:rsidR="007E6392">
        <w:fldChar w:fldCharType="end"/>
      </w:r>
      <w:r w:rsidR="0022483D">
        <w:fldChar w:fldCharType="separate"/>
      </w:r>
      <w:r w:rsidR="007E6392">
        <w:rPr>
          <w:noProof/>
        </w:rPr>
        <w:t>(Hailstones</w:t>
      </w:r>
      <w:r w:rsidR="007E6392" w:rsidRPr="007E6392">
        <w:rPr>
          <w:i/>
          <w:noProof/>
        </w:rPr>
        <w:t xml:space="preserve"> et al.</w:t>
      </w:r>
      <w:r w:rsidR="007E6392">
        <w:rPr>
          <w:noProof/>
        </w:rPr>
        <w:t xml:space="preserve"> 1998; Tan</w:t>
      </w:r>
      <w:r w:rsidR="007E6392" w:rsidRPr="007E6392">
        <w:rPr>
          <w:i/>
          <w:noProof/>
        </w:rPr>
        <w:t xml:space="preserve"> et al.</w:t>
      </w:r>
      <w:r w:rsidR="007E6392">
        <w:rPr>
          <w:noProof/>
        </w:rPr>
        <w:t xml:space="preserve"> 2013)</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2000EE">
        <w:rPr>
          <w:color w:val="FF0000"/>
        </w:rPr>
        <w:t xml:space="preserve">structural </w:t>
      </w:r>
      <w:proofErr w:type="gramStart"/>
      <w:r w:rsidR="0088196B" w:rsidRPr="002000EE">
        <w:rPr>
          <w:color w:val="FF0000"/>
        </w:rPr>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 </w:instrTex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812B2B" w:rsidRPr="00812B2B">
        <w:instrText xml:space="preserve"> ADDIN EN.CITE.DATA </w:instrText>
      </w:r>
      <w:r w:rsidR="00812B2B" w:rsidRPr="00812B2B">
        <w:fldChar w:fldCharType="end"/>
      </w:r>
      <w:r w:rsidR="00812B2B" w:rsidRPr="00812B2B">
        <w:fldChar w:fldCharType="separate"/>
      </w:r>
      <w:r w:rsidR="00812B2B" w:rsidRPr="00812B2B">
        <w:rPr>
          <w:noProof/>
        </w:rPr>
        <w:t>(Parton</w:t>
      </w:r>
      <w:r w:rsidR="00812B2B" w:rsidRPr="00812B2B">
        <w:rPr>
          <w:i/>
          <w:noProof/>
        </w:rPr>
        <w:t xml:space="preserve"> et al.</w:t>
      </w:r>
      <w:r w:rsidR="00812B2B" w:rsidRPr="00812B2B">
        <w:rPr>
          <w:noProof/>
        </w:rPr>
        <w:t xml:space="preserve"> 2006)</w:t>
      </w:r>
      <w:r w:rsidR="00812B2B" w:rsidRPr="00812B2B">
        <w:fldChar w:fldCharType="end"/>
      </w:r>
      <w:r w:rsidR="00230E0A" w:rsidRPr="00812B2B">
        <w:t>. Additionally</w:t>
      </w:r>
      <w:r w:rsidR="00230E0A">
        <w:t>, cytoplasmic coat proteins, from the</w:t>
      </w:r>
      <w:r w:rsidR="00517CFE">
        <w:t xml:space="preserve"> recently </w:t>
      </w:r>
      <w:r w:rsidR="00517CFE" w:rsidRPr="00517CFE">
        <w:rPr>
          <w:color w:val="FF0000"/>
        </w:rPr>
        <w:t>discovered</w:t>
      </w:r>
      <w:r w:rsidR="00230E0A">
        <w:t xml:space="preserve"> 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proofErr w:type="spellStart"/>
      <w:r w:rsidR="00812B2B">
        <w:rPr>
          <w:noProof/>
        </w:rPr>
        <w:t>Nabi</w:t>
      </w:r>
      <w:proofErr w:type="spellEnd"/>
      <w:r w:rsidR="00812B2B">
        <w:rPr>
          <w:noProof/>
        </w:rPr>
        <w:t xml:space="preserve"> 2009)</w:t>
      </w:r>
      <w:r w:rsidR="00812B2B">
        <w:fldChar w:fldCharType="end"/>
      </w:r>
      <w:r w:rsidR="00B54A97">
        <w:t>.</w:t>
      </w:r>
      <w:r w:rsidR="00517CFE">
        <w:t xml:space="preserve"> </w:t>
      </w:r>
      <w:commentRangeStart w:id="0"/>
      <w:r w:rsidR="00517CFE" w:rsidRPr="00DE2386">
        <w:rPr>
          <w:color w:val="FF0000"/>
        </w:rPr>
        <w:t xml:space="preserve">Furthermore, </w:t>
      </w:r>
      <w:r w:rsidR="00DC48EB" w:rsidRPr="00DE2386">
        <w:rPr>
          <w:color w:val="FF0000"/>
        </w:rPr>
        <w:t>recent</w:t>
      </w:r>
      <w:r w:rsidR="00517CFE" w:rsidRPr="00DE2386">
        <w:rPr>
          <w:color w:val="FF0000"/>
        </w:rPr>
        <w:t xml:space="preserve"> studies investigating this interaction had revealed a significant change in the </w:t>
      </w:r>
      <w:proofErr w:type="spellStart"/>
      <w:r w:rsidR="00517CFE" w:rsidRPr="00DE2386">
        <w:rPr>
          <w:color w:val="FF0000"/>
        </w:rPr>
        <w:t>exosomal</w:t>
      </w:r>
      <w:proofErr w:type="spellEnd"/>
      <w:r w:rsidR="00517CFE" w:rsidRPr="00DE2386">
        <w:rPr>
          <w:color w:val="FF0000"/>
        </w:rPr>
        <w:t xml:space="preserve"> contents depending on the cavin presence in caveolin containing </w:t>
      </w:r>
      <w:proofErr w:type="gramStart"/>
      <w:r w:rsidR="00517CFE" w:rsidRPr="00DE2386">
        <w:rPr>
          <w:color w:val="FF0000"/>
        </w:rPr>
        <w:t>cells</w:t>
      </w:r>
      <w:proofErr w:type="gramEnd"/>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 </w:instrText>
      </w:r>
      <w:r w:rsidR="00812B2B" w:rsidRPr="00DE2386">
        <w:rPr>
          <w:color w:val="FF0000"/>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812B2B" w:rsidRPr="00DE2386">
        <w:rPr>
          <w:color w:val="FF0000"/>
        </w:rPr>
        <w:instrText xml:space="preserve"> ADDIN EN.CITE.DATA </w:instrText>
      </w:r>
      <w:r w:rsidR="00812B2B" w:rsidRPr="00DE2386">
        <w:rPr>
          <w:color w:val="FF0000"/>
        </w:rPr>
      </w:r>
      <w:r w:rsidR="00812B2B" w:rsidRPr="00DE2386">
        <w:rPr>
          <w:color w:val="FF0000"/>
        </w:rPr>
        <w:fldChar w:fldCharType="end"/>
      </w:r>
      <w:r w:rsidR="00812B2B" w:rsidRPr="00DE2386">
        <w:rPr>
          <w:color w:val="FF0000"/>
        </w:rPr>
      </w:r>
      <w:r w:rsidR="00812B2B" w:rsidRPr="00DE2386">
        <w:rPr>
          <w:color w:val="FF0000"/>
        </w:rPr>
        <w:fldChar w:fldCharType="separate"/>
      </w:r>
      <w:r w:rsidR="00812B2B" w:rsidRPr="00DE2386">
        <w:rPr>
          <w:noProof/>
          <w:color w:val="FF0000"/>
        </w:rPr>
        <w:t>(Inder</w:t>
      </w:r>
      <w:r w:rsidR="00812B2B" w:rsidRPr="00DE2386">
        <w:rPr>
          <w:i/>
          <w:noProof/>
          <w:color w:val="FF0000"/>
        </w:rPr>
        <w:t xml:space="preserve"> et al.</w:t>
      </w:r>
      <w:r w:rsidR="00812B2B" w:rsidRPr="00DE2386">
        <w:rPr>
          <w:noProof/>
          <w:color w:val="FF0000"/>
        </w:rPr>
        <w:t xml:space="preserve"> 2014)</w:t>
      </w:r>
      <w:r w:rsidR="00812B2B" w:rsidRPr="00DE2386">
        <w:rPr>
          <w:color w:val="FF0000"/>
        </w:rPr>
        <w:fldChar w:fldCharType="end"/>
      </w:r>
      <w:r w:rsidR="00DC48EB" w:rsidRPr="00DE2386">
        <w:rPr>
          <w:color w:val="FF0000"/>
        </w:rPr>
        <w:t xml:space="preserve">. This may indicate a cargo sorting role for this system.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w:t>
      </w:r>
      <w:commentRangeEnd w:id="0"/>
      <w:r w:rsidR="00DE2386" w:rsidRPr="00DE2386">
        <w:rPr>
          <w:rStyle w:val="CommentReference"/>
        </w:rPr>
        <w:commentReference w:id="0"/>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49362C">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49362C">
        <w:rPr>
          <w:noProof/>
        </w:rPr>
        <w:t>(De Toro</w:t>
      </w:r>
      <w:r w:rsidR="0049362C" w:rsidRPr="0049362C">
        <w:rPr>
          <w:i/>
          <w:noProof/>
        </w:rPr>
        <w:t xml:space="preserve"> et al.</w:t>
      </w:r>
      <w:r w:rsidR="0049362C">
        <w:rPr>
          <w:noProof/>
        </w:rPr>
        <w:t xml:space="preserve"> 2015)</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14801C4" w:rsidR="00955575" w:rsidRPr="00EE38D8" w:rsidRDefault="00BF55A8" w:rsidP="00721EDB">
      <w:pPr>
        <w:pStyle w:val="NoSpacing"/>
        <w:ind w:firstLine="142"/>
        <w:rPr>
          <w:color w:val="FF0000"/>
        </w:rPr>
      </w:pPr>
      <w:r>
        <w:lastRenderedPageBreak/>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2175FC" w:rsidRPr="002175FC">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2175FC" w:rsidRPr="002175FC">
        <w:rPr>
          <w:noProof/>
        </w:rPr>
        <w:t>(Ariotti</w:t>
      </w:r>
      <w:r w:rsidR="002175FC" w:rsidRPr="002175FC">
        <w:rPr>
          <w:i/>
          <w:noProof/>
        </w:rPr>
        <w:t xml:space="preserve"> et al.</w:t>
      </w:r>
      <w:r w:rsidR="002175FC" w:rsidRPr="002175FC">
        <w:rPr>
          <w:noProof/>
        </w:rPr>
        <w:t xml:space="preserve"> 2015)</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 </w:instrText>
      </w:r>
      <w:r w:rsidR="007E6392">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7E6392">
        <w:instrText xml:space="preserve"> ADDIN EN.CITE.DATA </w:instrText>
      </w:r>
      <w:r w:rsidR="007E6392">
        <w:fldChar w:fldCharType="end"/>
      </w:r>
      <w:r w:rsidR="00E311F0">
        <w:fldChar w:fldCharType="separate"/>
      </w:r>
      <w:r w:rsidR="007E6392">
        <w:rPr>
          <w:noProof/>
        </w:rPr>
        <w:t>(Drab</w:t>
      </w:r>
      <w:r w:rsidR="007E6392" w:rsidRPr="007E6392">
        <w:rPr>
          <w:i/>
          <w:noProof/>
        </w:rPr>
        <w:t xml:space="preserve"> et al.</w:t>
      </w:r>
      <w:r w:rsidR="007E6392">
        <w:rPr>
          <w:noProof/>
        </w:rPr>
        <w:t xml:space="preserve"> 2001; Galbiati</w:t>
      </w:r>
      <w:r w:rsidR="007E6392" w:rsidRPr="007E6392">
        <w:rPr>
          <w:i/>
          <w:noProof/>
        </w:rPr>
        <w:t xml:space="preserve"> et al.</w:t>
      </w:r>
      <w:r w:rsidR="007E6392">
        <w:rPr>
          <w:noProof/>
        </w:rPr>
        <w:t xml:space="preserve"> 2001; Razani</w:t>
      </w:r>
      <w:r w:rsidR="007E6392" w:rsidRPr="007E6392">
        <w:rPr>
          <w:i/>
          <w:noProof/>
        </w:rPr>
        <w:t xml:space="preserve"> et al.</w:t>
      </w:r>
      <w:r w:rsidR="007E6392">
        <w:rPr>
          <w:noProof/>
        </w:rPr>
        <w:t xml:space="preserve"> 2001)</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512B54">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512B54">
        <w:rPr>
          <w:noProof/>
        </w:rPr>
        <w:t>(Fra</w:t>
      </w:r>
      <w:r w:rsidR="00512B54" w:rsidRPr="00512B54">
        <w:rPr>
          <w:i/>
          <w:noProof/>
        </w:rPr>
        <w:t xml:space="preserve"> et al.</w:t>
      </w:r>
      <w:r w:rsidR="00512B54">
        <w:rPr>
          <w:noProof/>
        </w:rPr>
        <w:t xml:space="preserve"> 1995)</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EE38D8">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EE38D8">
        <w:rPr>
          <w:noProof/>
        </w:rPr>
        <w:t>(Hill</w:t>
      </w:r>
      <w:r w:rsidR="00EE38D8" w:rsidRPr="00EE38D8">
        <w:rPr>
          <w:i/>
          <w:noProof/>
        </w:rPr>
        <w:t xml:space="preserve"> et al.</w:t>
      </w:r>
      <w:r w:rsidR="00EE38D8">
        <w:rPr>
          <w:noProof/>
        </w:rPr>
        <w:t xml:space="preserve"> 2008)</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 </w:instrText>
      </w:r>
      <w:r w:rsidR="00EA3423">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EA3423">
        <w:instrText xml:space="preserve"> ADDIN EN.CITE.DATA </w:instrText>
      </w:r>
      <w:r w:rsidR="00EA3423">
        <w:fldChar w:fldCharType="end"/>
      </w:r>
      <w:r w:rsidR="00EE38D8">
        <w:fldChar w:fldCharType="separate"/>
      </w:r>
      <w:r w:rsidR="00EA3423">
        <w:rPr>
          <w:noProof/>
        </w:rPr>
        <w:t>(Bosch</w:t>
      </w:r>
      <w:r w:rsidR="00EA3423" w:rsidRPr="00EA3423">
        <w:rPr>
          <w:i/>
          <w:noProof/>
        </w:rPr>
        <w:t xml:space="preserve"> et al.</w:t>
      </w:r>
      <w:r w:rsidR="00EA3423">
        <w:rPr>
          <w:noProof/>
        </w:rPr>
        <w:t xml:space="preserve"> 2011; Low and Nicholson 2015)</w:t>
      </w:r>
      <w:r w:rsidR="00EE38D8">
        <w:fldChar w:fldCharType="end"/>
      </w:r>
      <w:r w:rsidR="005E1D90">
        <w:t xml:space="preserve">. </w:t>
      </w:r>
      <w:r w:rsidR="00EE38D8" w:rsidRPr="00EE38D8">
        <w:rPr>
          <w:color w:val="FF0000"/>
          <w:highlight w:val="yellow"/>
        </w:rPr>
        <w:t>Need more sources for that statement</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 xml:space="preserve">in tumour </w:t>
      </w:r>
      <w:commentRangeStart w:id="1"/>
      <w:r w:rsidR="00DC48EB">
        <w:t>activity</w:t>
      </w:r>
      <w:commentRangeEnd w:id="1"/>
      <w:r w:rsidR="002C48C6">
        <w:rPr>
          <w:rStyle w:val="CommentReference"/>
        </w:rPr>
        <w:commentReference w:id="1"/>
      </w:r>
      <w:r w:rsidR="00DC48EB">
        <w:t>.</w:t>
      </w:r>
    </w:p>
    <w:p w14:paraId="731CA885" w14:textId="42719918"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 </w:instrTex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7E6392">
        <w:instrText xml:space="preserve"> ADDIN EN.CITE.DATA </w:instrText>
      </w:r>
      <w:r w:rsidR="007E6392">
        <w:fldChar w:fldCharType="end"/>
      </w:r>
      <w:r w:rsidR="007E6392">
        <w:fldChar w:fldCharType="separate"/>
      </w:r>
      <w:r w:rsidR="007E6392">
        <w:rPr>
          <w:noProof/>
        </w:rPr>
        <w:t>(Ho</w:t>
      </w:r>
      <w:r w:rsidR="007E6392" w:rsidRPr="007E6392">
        <w:rPr>
          <w:i/>
          <w:noProof/>
        </w:rPr>
        <w:t xml:space="preserve"> et al.</w:t>
      </w:r>
      <w:r w:rsidR="007E6392">
        <w:rPr>
          <w:noProof/>
        </w:rPr>
        <w:t xml:space="preserve"> 2002; Itoh</w:t>
      </w:r>
      <w:r w:rsidR="007E6392" w:rsidRPr="007E6392">
        <w:rPr>
          <w:i/>
          <w:noProof/>
        </w:rPr>
        <w:t xml:space="preserve"> et al.</w:t>
      </w:r>
      <w:r w:rsidR="007E6392">
        <w:rPr>
          <w:noProof/>
        </w:rPr>
        <w:t xml:space="preserve"> 2002; Joo</w:t>
      </w:r>
      <w:r w:rsidR="007E6392" w:rsidRPr="007E6392">
        <w:rPr>
          <w:i/>
          <w:noProof/>
        </w:rPr>
        <w:t xml:space="preserve"> et al.</w:t>
      </w:r>
      <w:r w:rsidR="007E6392">
        <w:rPr>
          <w:noProof/>
        </w:rPr>
        <w:t xml:space="preserve"> 2004; Barresi</w:t>
      </w:r>
      <w:r w:rsidR="007E6392" w:rsidRPr="007E6392">
        <w:rPr>
          <w:i/>
          <w:noProof/>
        </w:rPr>
        <w:t xml:space="preserve"> et al.</w:t>
      </w:r>
      <w:r w:rsidR="007E6392">
        <w:rPr>
          <w:noProof/>
        </w:rPr>
        <w:t xml:space="preserve"> 2006)</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 </w:instrText>
      </w:r>
      <w:r w:rsidR="008C24AD">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8C24AD">
        <w:instrText xml:space="preserve"> ADDIN EN.CITE.DATA </w:instrText>
      </w:r>
      <w:r w:rsidR="008C24AD">
        <w:fldChar w:fldCharType="end"/>
      </w:r>
      <w:r w:rsidR="00414CBA">
        <w:fldChar w:fldCharType="separate"/>
      </w:r>
      <w:r w:rsidR="008C24AD">
        <w:rPr>
          <w:noProof/>
        </w:rPr>
        <w:t>(Han</w:t>
      </w:r>
      <w:r w:rsidR="008C24AD" w:rsidRPr="008C24AD">
        <w:rPr>
          <w:i/>
          <w:noProof/>
        </w:rPr>
        <w:t xml:space="preserve"> et al.</w:t>
      </w:r>
      <w:r w:rsidR="008C24AD">
        <w:rPr>
          <w:noProof/>
        </w:rPr>
        <w:t xml:space="preserve"> 2009; Feng</w:t>
      </w:r>
      <w:r w:rsidR="008C24AD" w:rsidRPr="008C24AD">
        <w:rPr>
          <w:i/>
          <w:noProof/>
        </w:rPr>
        <w:t xml:space="preserve"> et al.</w:t>
      </w:r>
      <w:r w:rsidR="008C24AD">
        <w:rPr>
          <w:noProof/>
        </w:rPr>
        <w:t xml:space="preserve"> 2010)</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77777777"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cavin 1-4 or </w:t>
      </w:r>
      <w:r w:rsidR="00812E63" w:rsidRPr="00812E63">
        <w:rPr>
          <w:color w:val="FF0000"/>
        </w:rPr>
        <w:t xml:space="preserve">PTRF, SDPR, SRBC and MURC </w:t>
      </w:r>
      <w:r w:rsidR="00812E63">
        <w:t>respectively. 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68ABFF36" w14:textId="77777777" w:rsidR="00104ED6" w:rsidRDefault="00104ED6" w:rsidP="00F273F1">
      <w:pPr>
        <w:pStyle w:val="NoSpacing"/>
      </w:pPr>
      <w:r>
        <w:t xml:space="preserve">Use PLOS ONE paper with </w:t>
      </w:r>
      <w:proofErr w:type="spellStart"/>
      <w:r>
        <w:t>Mhill</w:t>
      </w:r>
      <w:proofErr w:type="spellEnd"/>
      <w:r>
        <w:t xml:space="preserve"> in it for localisation data and migration data. </w:t>
      </w:r>
    </w:p>
    <w:p w14:paraId="296A9668" w14:textId="77777777" w:rsidR="00E43DF0" w:rsidRDefault="00E43DF0" w:rsidP="00F273F1">
      <w:pPr>
        <w:pStyle w:val="NoSpacing"/>
      </w:pPr>
    </w:p>
    <w:p w14:paraId="7918DACF" w14:textId="77777777" w:rsidR="00DD29B5" w:rsidRDefault="009E2B62" w:rsidP="00DD29B5">
      <w:pPr>
        <w:pStyle w:val="NoSpacing"/>
        <w:ind w:firstLine="142"/>
      </w:pPr>
      <w:r>
        <w:t xml:space="preserve">Cavins </w:t>
      </w:r>
      <w:r w:rsidR="006A4405">
        <w:t>in cancer</w:t>
      </w:r>
      <w:r w:rsidR="00AC5F20">
        <w:t xml:space="preserve">: </w:t>
      </w:r>
      <w:r w:rsidR="00B70DC4">
        <w:rPr>
          <w:color w:val="FF0000"/>
        </w:rPr>
        <w:t>282</w:t>
      </w:r>
      <w:r w:rsidR="00955575" w:rsidRPr="00F07023">
        <w:rPr>
          <w:color w:val="FF0000"/>
        </w:rPr>
        <w:t>w</w:t>
      </w:r>
      <w:r w:rsidR="00F07023" w:rsidRPr="00F07023">
        <w:rPr>
          <w:color w:val="FF0000"/>
        </w:rPr>
        <w:t xml:space="preserve"> </w:t>
      </w:r>
    </w:p>
    <w:p w14:paraId="3C342D6D" w14:textId="21D6079B"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 xml:space="preserve">by </w:t>
      </w:r>
      <w:proofErr w:type="spellStart"/>
      <w:r>
        <w:t>hypermethylation</w:t>
      </w:r>
      <w:proofErr w:type="spellEnd"/>
      <w:r w:rsidR="00875CC7">
        <w:t xml:space="preserve">, allowing for the establishment a caveolin-positive/cavin-negative cell type, thus permitting for the aforementioned phenotype. </w:t>
      </w:r>
      <w:r w:rsidR="0009785B">
        <w:t>It was found that the addition of cavin to non-</w:t>
      </w:r>
      <w:proofErr w:type="spellStart"/>
      <w:r w:rsidR="0009785B">
        <w:t>caveolar</w:t>
      </w:r>
      <w:proofErr w:type="spellEnd"/>
      <w:r w:rsidR="0009785B">
        <w:t xml:space="preserve"> caveolin re-establishes the normal system and truncates the tumour promoting role of the caveolin. Reestablishment of functional cavin-1 reinstates the caveolae formation in these cells and limits the aggressive behaviour of the caveolin. Similarly, cavin-2 </w:t>
      </w:r>
      <w:r w:rsidR="0038103E">
        <w:lastRenderedPageBreak/>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BF797C">
        <w:t xml:space="preserve">While studies had confirmed that cavin-1 does indeed sequester caveolin, </w:t>
      </w:r>
      <w:r w:rsidR="00D7000B">
        <w:t>not enough evidence can verify causation</w:t>
      </w:r>
      <w:r w:rsidR="00004A89">
        <w:t>.</w:t>
      </w:r>
      <w:r w:rsidR="00BF797C">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176CAF3C" w14:textId="1330989C" w:rsidR="00F312E5" w:rsidRPr="00F312E5" w:rsidRDefault="00F312E5" w:rsidP="000B1C75">
      <w:pPr>
        <w:pStyle w:val="NoSpacing"/>
        <w:ind w:firstLine="142"/>
        <w:rPr>
          <w:color w:val="FF0000"/>
        </w:rPr>
      </w:pPr>
      <w:r w:rsidRPr="00F312E5">
        <w:rPr>
          <w:color w:val="FF0000"/>
        </w:rPr>
        <w:t>^^1</w:t>
      </w:r>
      <w:r w:rsidR="009C7E11">
        <w:rPr>
          <w:color w:val="FF0000"/>
        </w:rPr>
        <w:t>551</w:t>
      </w:r>
      <w:r w:rsidRPr="00F312E5">
        <w:rPr>
          <w:color w:val="FF0000"/>
        </w:rPr>
        <w:t xml:space="preserve">w currently.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0D963528" w:rsidR="00A26B25" w:rsidRDefault="0008506C" w:rsidP="000B1C75">
      <w:pPr>
        <w:pStyle w:val="NoSpacing"/>
        <w:ind w:firstLine="142"/>
      </w:pPr>
      <w:r>
        <w:t>A recent investigation into the cargo loading mechanisms in prostate cancer models was launched. While they had originally aimed to assess selective protein mechanisms in this mechanisms,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Additionally, as cavin-1 fails to </w:t>
      </w:r>
      <w:r w:rsidR="009C7E11">
        <w:t>be present in the exosomes</w:t>
      </w:r>
      <w:r w:rsidR="009E5B92">
        <w:t xml:space="preserve"> and is not known to associate with the miRNAs, it is likely that this system employs chaperones or escort proteins to fulfil the </w:t>
      </w:r>
      <w:r w:rsidR="008F3044">
        <w:t xml:space="preserve">sorting function, mediated by the presence of cavin-1.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9C7E11">
        <w:t xml:space="preserve"> </w:t>
      </w:r>
      <w:r w:rsidR="00E156C5">
        <w:t xml:space="preserve"> </w:t>
      </w:r>
    </w:p>
    <w:p w14:paraId="1DB97EBF" w14:textId="77777777" w:rsidR="000D57B2" w:rsidRDefault="000D57B2" w:rsidP="000B1C75">
      <w:pPr>
        <w:pStyle w:val="NoSpacing"/>
        <w:ind w:firstLine="142"/>
      </w:pPr>
    </w:p>
    <w:p w14:paraId="5F3C86C7" w14:textId="36B72E36" w:rsidR="00955575" w:rsidRDefault="00955575" w:rsidP="000B1C75">
      <w:pPr>
        <w:pStyle w:val="NoSpacing"/>
        <w:ind w:firstLine="142"/>
      </w:pPr>
      <w:proofErr w:type="gramStart"/>
      <w:r>
        <w:t>microRNAs</w:t>
      </w:r>
      <w:proofErr w:type="gramEnd"/>
      <w:r>
        <w:t xml:space="preserve"> in Cancer</w:t>
      </w:r>
      <w:r w:rsidR="000B1C75">
        <w:t>:</w:t>
      </w:r>
      <w:r w:rsidR="00F273F1">
        <w:t xml:space="preserve"> </w:t>
      </w:r>
      <w:r w:rsidR="00BF6E0A">
        <w:t>at least 200wds long</w:t>
      </w:r>
    </w:p>
    <w:p w14:paraId="300B6BE4" w14:textId="77777777" w:rsidR="00281084" w:rsidRDefault="00281084" w:rsidP="000B1C75">
      <w:pPr>
        <w:pStyle w:val="NoSpacing"/>
        <w:ind w:firstLine="142"/>
      </w:pPr>
      <w:r>
        <w:t xml:space="preserve">The importance of microRNAs (miRNAs) had only been recently suggested as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rties.</w:t>
      </w:r>
      <w:r w:rsidR="00C2190A">
        <w:rPr>
          <w:color w:val="FF0000"/>
        </w:rPr>
        <w:t xml:space="preserve"> </w:t>
      </w:r>
      <w:r w:rsidR="00DE5A27" w:rsidRPr="00DE5A27">
        <w:rPr>
          <w:color w:val="FF0000"/>
        </w:rPr>
        <w:t xml:space="preserve"> Evidence that it facilitates cancer progression. </w:t>
      </w:r>
      <w:bookmarkStart w:id="2" w:name="_GoBack"/>
      <w:bookmarkEnd w:id="2"/>
    </w:p>
    <w:p w14:paraId="70D773A7" w14:textId="77777777" w:rsidR="00955575" w:rsidRDefault="00955575" w:rsidP="009E2B62">
      <w:pPr>
        <w:pStyle w:val="NoSpacing"/>
      </w:pPr>
    </w:p>
    <w:p w14:paraId="19DA2F2E" w14:textId="77777777" w:rsidR="009E2B62" w:rsidRDefault="009E2B62" w:rsidP="009C7E11">
      <w:pPr>
        <w:pStyle w:val="NoSpacing"/>
      </w:pPr>
    </w:p>
    <w:p w14:paraId="7210D110" w14:textId="1CB5C6F8" w:rsidR="002972E1" w:rsidRDefault="00955575" w:rsidP="00955575">
      <w:pPr>
        <w:pStyle w:val="NoSpacing"/>
        <w:ind w:firstLine="142"/>
      </w:pPr>
      <w:r>
        <w:t>INCLUDE CRITICAL REVIEW OF RELAVNT LITERATURE (60% of the report</w:t>
      </w:r>
      <w:r w:rsidR="001429A1">
        <w:t xml:space="preserve"> so ~2400words</w:t>
      </w:r>
      <w:r>
        <w:t>)</w:t>
      </w:r>
      <w:r w:rsidR="002972E1">
        <w:t xml:space="preserve"> ^^ 1839w for </w:t>
      </w:r>
      <w:proofErr w:type="spellStart"/>
      <w:proofErr w:type="gramStart"/>
      <w:r w:rsidR="002972E1">
        <w:t>bg</w:t>
      </w:r>
      <w:proofErr w:type="spellEnd"/>
      <w:proofErr w:type="gramEnd"/>
    </w:p>
    <w:p w14:paraId="6250C410" w14:textId="0A313473" w:rsidR="00955575" w:rsidRDefault="00AC7883" w:rsidP="00955575">
      <w:pPr>
        <w:pStyle w:val="NoSpacing"/>
        <w:ind w:firstLine="142"/>
      </w:pPr>
      <w:r>
        <w:t xml:space="preserve"> ^^ so far: </w:t>
      </w:r>
      <w:r w:rsidR="009C7E11">
        <w:t xml:space="preserve">2059 including intro and some </w:t>
      </w:r>
      <w:r>
        <w:t xml:space="preserve">references. </w:t>
      </w:r>
    </w:p>
    <w:p w14:paraId="4F7E772C" w14:textId="77777777" w:rsidR="004E049E" w:rsidRDefault="004E049E" w:rsidP="00955575">
      <w:pPr>
        <w:pStyle w:val="NoSpacing"/>
        <w:ind w:firstLine="142"/>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7157A23"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 xml:space="preserve">in response to Cavin-1 expression </w:t>
      </w:r>
      <w:r w:rsidR="00155E62" w:rsidRPr="001F13CB">
        <w:rPr>
          <w:color w:val="FF0000"/>
        </w:rPr>
        <w:t xml:space="preserve">and whether this relationship is robust across cell types (HEK293 and PC3 cells).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77777777" w:rsidR="00155E62" w:rsidRDefault="008C051B" w:rsidP="004E049E">
      <w:pPr>
        <w:pStyle w:val="NoSpacing"/>
        <w:numPr>
          <w:ilvl w:val="0"/>
          <w:numId w:val="1"/>
        </w:numPr>
      </w:pPr>
      <w:r>
        <w:t xml:space="preserve">Observe the candidate </w:t>
      </w:r>
      <w:r w:rsidR="00155E62">
        <w:t>miRNA escort proteins</w:t>
      </w:r>
      <w:r w:rsidR="0052033C">
        <w:t xml:space="preserve"> by observation of localisation with Cavins and exosomes</w:t>
      </w:r>
      <w:r w:rsidR="00155E62">
        <w:t xml:space="preserve">. </w:t>
      </w:r>
    </w:p>
    <w:p w14:paraId="0BDC396F" w14:textId="77777777" w:rsidR="00AC5F20" w:rsidRDefault="00AC5F20" w:rsidP="00AC5F20">
      <w:pPr>
        <w:pStyle w:val="NoSpacing"/>
      </w:pPr>
    </w:p>
    <w:p w14:paraId="1A940E2D" w14:textId="77777777" w:rsidR="008C051B" w:rsidRDefault="008C051B" w:rsidP="00AC5F20">
      <w:pPr>
        <w:pStyle w:val="NoSpacing"/>
      </w:pPr>
      <w:r>
        <w:t xml:space="preserve">Methods: </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2D7445F3" w:rsidR="001F13CB" w:rsidRPr="00FF2AC4" w:rsidRDefault="009E73DA" w:rsidP="001F13CB">
      <w:pPr>
        <w:pStyle w:val="NoSpacing"/>
        <w:ind w:firstLine="142"/>
        <w:rPr>
          <w:color w:val="FF0000"/>
        </w:rPr>
      </w:pPr>
      <w:r>
        <w:t xml:space="preserve">PC3 cell line is a model cell line for advanced prostate cancer. This reflects the characteristic metastatic activity due to expressing caveolin-1, but not cavin-1, 2 or 3. By transformation with lentivirus, this line can establish stable </w:t>
      </w:r>
      <w:r>
        <w:lastRenderedPageBreak/>
        <w:t xml:space="preserve">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59CEE461"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F1F6E79"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 xml:space="preserve">Packages are compiled by </w:t>
      </w:r>
      <w:proofErr w:type="spellStart"/>
      <w:r w:rsidR="002F77D8">
        <w:t>bioinformations</w:t>
      </w:r>
      <w:proofErr w:type="spellEnd"/>
      <w:r w:rsidR="002F77D8">
        <w:t xml:space="preserve"> and statisticians that run specific formulas related to a certain topic or required analyses. DESeq2 and </w:t>
      </w:r>
      <w:proofErr w:type="spellStart"/>
      <w:r w:rsidR="002F77D8">
        <w:t>edgeR</w:t>
      </w:r>
      <w:proofErr w:type="spellEnd"/>
      <w:r w:rsidR="002F77D8">
        <w:t xml:space="preserve"> packages 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3E5F9BDA" w:rsidR="00DE43C7" w:rsidRDefault="00B70DC4" w:rsidP="00AC5F20">
      <w:pPr>
        <w:pStyle w:val="NoSpacing"/>
      </w:pPr>
      <w:r>
        <w:t>Aim 2:</w:t>
      </w:r>
      <w:r w:rsidR="00DE43C7">
        <w:t xml:space="preserve"> </w:t>
      </w:r>
      <w:r>
        <w:t xml:space="preserve"> </w:t>
      </w:r>
    </w:p>
    <w:p w14:paraId="1AE2B2BB" w14:textId="5DDE90A3" w:rsidR="00B70DC4" w:rsidRDefault="00DF03D2" w:rsidP="00AC5F20">
      <w:pPr>
        <w:pStyle w:val="NoSpacing"/>
      </w:pPr>
      <w:r>
        <w:t xml:space="preserve">300wds, </w:t>
      </w:r>
      <w:r w:rsidR="00B70DC4">
        <w:t xml:space="preserve">bioinformatics again. Using pickle prediction file to make lists of interaction partners </w:t>
      </w:r>
      <w:proofErr w:type="spellStart"/>
      <w:r w:rsidR="00B70DC4">
        <w:t>incding</w:t>
      </w:r>
      <w:proofErr w:type="spellEnd"/>
      <w:r w:rsidR="00B70DC4">
        <w:t xml:space="preserve"> rationale. Run </w:t>
      </w:r>
      <w:r w:rsidR="00545C0D">
        <w:t>that with</w:t>
      </w:r>
      <w:r w:rsidR="00B70DC4">
        <w:t xml:space="preserve"> expression data collected to find if </w:t>
      </w:r>
      <w:proofErr w:type="spellStart"/>
      <w:r w:rsidR="00B70DC4">
        <w:t>predcted</w:t>
      </w:r>
      <w:proofErr w:type="spellEnd"/>
      <w:r w:rsidR="00B70DC4">
        <w:t xml:space="preserve"> values are there. </w:t>
      </w:r>
      <w:r w:rsidR="00545C0D">
        <w:t xml:space="preserve">Suggest candidates </w:t>
      </w:r>
      <w:proofErr w:type="spellStart"/>
      <w:r w:rsidR="00545C0D">
        <w:t>bsed</w:t>
      </w:r>
      <w:proofErr w:type="spellEnd"/>
      <w:r w:rsidR="00545C0D">
        <w:t xml:space="preserve"> on criteria (membrane associated or integrated, </w:t>
      </w:r>
      <w:proofErr w:type="spellStart"/>
      <w:proofErr w:type="gramStart"/>
      <w:r w:rsidR="00545C0D">
        <w:t>rna</w:t>
      </w:r>
      <w:proofErr w:type="spellEnd"/>
      <w:proofErr w:type="gramEnd"/>
      <w:r w:rsidR="00545C0D">
        <w:t xml:space="preserve"> binding or poly-a tail binding) Analyse the validity with </w:t>
      </w:r>
      <w:proofErr w:type="spellStart"/>
      <w:r w:rsidR="00545C0D">
        <w:t>rtqpcr</w:t>
      </w:r>
      <w:proofErr w:type="spellEnd"/>
      <w:r w:rsidR="00545C0D">
        <w:t xml:space="preserve">. </w:t>
      </w:r>
    </w:p>
    <w:p w14:paraId="05EF76BF" w14:textId="77777777" w:rsidR="00B70DC4" w:rsidRDefault="00DF03D2" w:rsidP="00AC5F20">
      <w:pPr>
        <w:pStyle w:val="NoSpacing"/>
      </w:pPr>
      <w:r>
        <w:t xml:space="preserve">Aim 3: 400wds. </w:t>
      </w:r>
      <w:proofErr w:type="gramStart"/>
      <w:r>
        <w:t>laboratory</w:t>
      </w:r>
      <w:proofErr w:type="gramEnd"/>
      <w:r>
        <w:t xml:space="preserve"> based. </w:t>
      </w:r>
      <w:proofErr w:type="spellStart"/>
      <w:r>
        <w:t>Expain</w:t>
      </w:r>
      <w:proofErr w:type="spellEnd"/>
      <w:r>
        <w:t xml:space="preserve"> rationale behind co-</w:t>
      </w:r>
      <w:proofErr w:type="spellStart"/>
      <w:r>
        <w:t>ip</w:t>
      </w:r>
      <w:proofErr w:type="spellEnd"/>
      <w:r>
        <w:t xml:space="preserve"> study and that process. Microscopy </w:t>
      </w:r>
      <w:proofErr w:type="spellStart"/>
      <w:r>
        <w:t>ocationation</w:t>
      </w:r>
      <w:proofErr w:type="spellEnd"/>
      <w:r>
        <w:t xml:space="preserve"> study </w:t>
      </w:r>
    </w:p>
    <w:p w14:paraId="4EAB2373" w14:textId="77777777" w:rsidR="00B70DC4" w:rsidRDefault="00DF03D2" w:rsidP="00AC5F20">
      <w:pPr>
        <w:pStyle w:val="NoSpacing"/>
      </w:pPr>
      <w:proofErr w:type="spellStart"/>
      <w:r>
        <w:t>Timeable</w:t>
      </w:r>
      <w:proofErr w:type="spellEnd"/>
      <w:r>
        <w:t xml:space="preserve"> of events. </w:t>
      </w:r>
    </w:p>
    <w:p w14:paraId="10188C56" w14:textId="77777777" w:rsidR="00325E0B" w:rsidRDefault="00AC5F20" w:rsidP="00AC5F20">
      <w:pPr>
        <w:pStyle w:val="NoSpacing"/>
      </w:pPr>
      <w:r>
        <w:t xml:space="preserve">PC3, advanced cancer cell line. </w:t>
      </w:r>
    </w:p>
    <w:p w14:paraId="0DFC87DF" w14:textId="77777777" w:rsidR="00750294" w:rsidRDefault="00750294" w:rsidP="00AC5F20">
      <w:pPr>
        <w:pStyle w:val="NoSpacing"/>
      </w:pP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66AD83E0" w14:textId="77777777" w:rsidR="00EA3423" w:rsidRPr="00EA3423" w:rsidRDefault="00325E0B" w:rsidP="00EA3423">
      <w:pPr>
        <w:pStyle w:val="EndNoteBibliography"/>
      </w:pPr>
      <w:r>
        <w:fldChar w:fldCharType="begin"/>
      </w:r>
      <w:r>
        <w:instrText xml:space="preserve"> ADDIN EN.REFLIST </w:instrText>
      </w:r>
      <w:r>
        <w:fldChar w:fldCharType="separate"/>
      </w:r>
      <w:r w:rsidR="00EA3423" w:rsidRPr="00EA3423">
        <w:t xml:space="preserve">Ariotti, N., et al. (2015). "Molecular Characterization of Caveolin-induced Membrane Curvature." </w:t>
      </w:r>
      <w:r w:rsidR="00EA3423" w:rsidRPr="00EA3423">
        <w:rPr>
          <w:u w:val="single"/>
        </w:rPr>
        <w:t>Journal of Biological Chemistry</w:t>
      </w:r>
      <w:r w:rsidR="00EA3423" w:rsidRPr="00EA3423">
        <w:t xml:space="preserve"> </w:t>
      </w:r>
      <w:r w:rsidR="00EA3423" w:rsidRPr="00EA3423">
        <w:rPr>
          <w:b/>
        </w:rPr>
        <w:t>290</w:t>
      </w:r>
      <w:r w:rsidR="00EA3423" w:rsidRPr="00EA3423">
        <w:t>(41): 24875-24890.</w:t>
      </w:r>
    </w:p>
    <w:p w14:paraId="56420D12" w14:textId="77777777" w:rsidR="00EA3423" w:rsidRPr="00EA3423" w:rsidRDefault="00EA3423" w:rsidP="00EA3423">
      <w:pPr>
        <w:pStyle w:val="EndNoteBibliography"/>
        <w:spacing w:after="0"/>
      </w:pPr>
    </w:p>
    <w:p w14:paraId="666D2B25" w14:textId="77777777" w:rsidR="00EA3423" w:rsidRPr="00EA3423" w:rsidRDefault="00EA3423" w:rsidP="00EA3423">
      <w:pPr>
        <w:pStyle w:val="EndNoteBibliography"/>
      </w:pPr>
      <w:r w:rsidRPr="00EA3423">
        <w:t xml:space="preserve">Barresi, V., et al. (2006). "Caveolin-1 in meningiomas: expression and clinico-pathological correlations." </w:t>
      </w:r>
      <w:r w:rsidRPr="00EA3423">
        <w:rPr>
          <w:u w:val="single"/>
        </w:rPr>
        <w:t>Acta Neuropathologica</w:t>
      </w:r>
      <w:r w:rsidRPr="00EA3423">
        <w:t xml:space="preserve"> </w:t>
      </w:r>
      <w:r w:rsidRPr="00EA3423">
        <w:rPr>
          <w:b/>
        </w:rPr>
        <w:t>112</w:t>
      </w:r>
      <w:r w:rsidRPr="00EA3423">
        <w:t>(5): 617-626.</w:t>
      </w:r>
    </w:p>
    <w:p w14:paraId="4A9DD1C0" w14:textId="77777777" w:rsidR="00EA3423" w:rsidRPr="00EA3423" w:rsidRDefault="00EA3423" w:rsidP="00EA3423">
      <w:pPr>
        <w:pStyle w:val="EndNoteBibliography"/>
        <w:spacing w:after="0"/>
      </w:pPr>
    </w:p>
    <w:p w14:paraId="3184F256" w14:textId="77777777" w:rsidR="00EA3423" w:rsidRPr="00EA3423" w:rsidRDefault="00EA3423" w:rsidP="00EA3423">
      <w:pPr>
        <w:pStyle w:val="EndNoteBibliography"/>
      </w:pPr>
      <w:r w:rsidRPr="00EA3423">
        <w:t xml:space="preserve">Bosch, M., et al. (2011). "Mitochondrial Cholesterol: A Connection Between Caveolin, Metabolism, and Disease." </w:t>
      </w:r>
      <w:r w:rsidRPr="00EA3423">
        <w:rPr>
          <w:u w:val="single"/>
        </w:rPr>
        <w:t>Traffic</w:t>
      </w:r>
      <w:r w:rsidRPr="00EA3423">
        <w:t xml:space="preserve"> </w:t>
      </w:r>
      <w:r w:rsidRPr="00EA3423">
        <w:rPr>
          <w:b/>
        </w:rPr>
        <w:t>12</w:t>
      </w:r>
      <w:r w:rsidRPr="00EA3423">
        <w:t>(11): 1483-1489.</w:t>
      </w:r>
    </w:p>
    <w:p w14:paraId="590B3EC0" w14:textId="77777777" w:rsidR="00EA3423" w:rsidRPr="00EA3423" w:rsidRDefault="00EA3423" w:rsidP="00EA3423">
      <w:pPr>
        <w:pStyle w:val="EndNoteBibliography"/>
        <w:spacing w:after="0"/>
      </w:pPr>
    </w:p>
    <w:p w14:paraId="041E14AB" w14:textId="77777777" w:rsidR="00EA3423" w:rsidRPr="00EA3423" w:rsidRDefault="00EA3423" w:rsidP="00EA3423">
      <w:pPr>
        <w:pStyle w:val="EndNoteBibliography"/>
      </w:pPr>
      <w:r w:rsidRPr="00EA3423">
        <w:t xml:space="preserve">Compagno, D., et al. (2014). "Glycans and galectins in prostate cancer biology, angiogenesis and metastasis." </w:t>
      </w:r>
      <w:r w:rsidRPr="00EA3423">
        <w:rPr>
          <w:u w:val="single"/>
        </w:rPr>
        <w:t>Glycobiology</w:t>
      </w:r>
      <w:r w:rsidRPr="00EA3423">
        <w:t xml:space="preserve"> </w:t>
      </w:r>
      <w:r w:rsidRPr="00EA3423">
        <w:rPr>
          <w:b/>
        </w:rPr>
        <w:t>24</w:t>
      </w:r>
      <w:r w:rsidRPr="00EA3423">
        <w:t>(10): 899-906.</w:t>
      </w:r>
    </w:p>
    <w:p w14:paraId="03A14752" w14:textId="77777777" w:rsidR="00EA3423" w:rsidRPr="00EA3423" w:rsidRDefault="00EA3423" w:rsidP="00EA3423">
      <w:pPr>
        <w:pStyle w:val="EndNoteBibliography"/>
        <w:spacing w:after="0"/>
      </w:pPr>
    </w:p>
    <w:p w14:paraId="0BD6151D" w14:textId="77777777" w:rsidR="00EA3423" w:rsidRPr="00EA3423" w:rsidRDefault="00EA3423" w:rsidP="00EA3423">
      <w:pPr>
        <w:pStyle w:val="EndNoteBibliography"/>
      </w:pPr>
      <w:r w:rsidRPr="00EA3423">
        <w:t xml:space="preserve">De Toro, J., et al. (2015). "Emerging roles of exosomes in normal and pathological conditions: new insights for diagnosis and therapeutic applications." </w:t>
      </w:r>
      <w:r w:rsidRPr="00EA3423">
        <w:rPr>
          <w:u w:val="single"/>
        </w:rPr>
        <w:t>Front Immunol</w:t>
      </w:r>
      <w:r w:rsidRPr="00EA3423">
        <w:t xml:space="preserve"> </w:t>
      </w:r>
      <w:r w:rsidRPr="00EA3423">
        <w:rPr>
          <w:b/>
        </w:rPr>
        <w:t>6</w:t>
      </w:r>
      <w:r w:rsidRPr="00EA3423">
        <w:t>: 203.</w:t>
      </w:r>
    </w:p>
    <w:p w14:paraId="7B114418" w14:textId="77777777" w:rsidR="00EA3423" w:rsidRPr="00EA3423" w:rsidRDefault="00EA3423" w:rsidP="00EA3423">
      <w:pPr>
        <w:pStyle w:val="EndNoteBibliography"/>
        <w:spacing w:after="0"/>
      </w:pPr>
    </w:p>
    <w:p w14:paraId="0CC88A12" w14:textId="77777777" w:rsidR="00EA3423" w:rsidRPr="00EA3423" w:rsidRDefault="00EA3423" w:rsidP="00EA3423">
      <w:pPr>
        <w:pStyle w:val="EndNoteBibliography"/>
      </w:pPr>
      <w:r w:rsidRPr="00EA3423">
        <w:t xml:space="preserve">Drab, M., et al. (2001). "Loss of Caveolae, Vascular Dysfunction, and Pulmonary Defects in Caveolin-1 Gene-Disrupted Mice." </w:t>
      </w:r>
      <w:r w:rsidRPr="00EA3423">
        <w:rPr>
          <w:u w:val="single"/>
        </w:rPr>
        <w:t>Science</w:t>
      </w:r>
      <w:r w:rsidRPr="00EA3423">
        <w:t xml:space="preserve"> </w:t>
      </w:r>
      <w:r w:rsidRPr="00EA3423">
        <w:rPr>
          <w:b/>
        </w:rPr>
        <w:t>293</w:t>
      </w:r>
      <w:r w:rsidRPr="00EA3423">
        <w:t>(5539): 2449-2452.</w:t>
      </w:r>
    </w:p>
    <w:p w14:paraId="45E095F8" w14:textId="77777777" w:rsidR="00EA3423" w:rsidRPr="00EA3423" w:rsidRDefault="00EA3423" w:rsidP="00EA3423">
      <w:pPr>
        <w:pStyle w:val="EndNoteBibliography"/>
        <w:spacing w:after="0"/>
      </w:pPr>
    </w:p>
    <w:p w14:paraId="619F73D8" w14:textId="77777777" w:rsidR="00EA3423" w:rsidRPr="00EA3423" w:rsidRDefault="00EA3423" w:rsidP="00EA3423">
      <w:pPr>
        <w:pStyle w:val="EndNoteBibliography"/>
      </w:pPr>
      <w:r w:rsidRPr="00EA3423">
        <w:t xml:space="preserve">Feng, S., et al. (2010). "Caveolin-1 gene silencing promotes the activation of PI3K/AKT dependent on Eralpha36 and the transformation of MCF10ACE." </w:t>
      </w:r>
      <w:r w:rsidRPr="00EA3423">
        <w:rPr>
          <w:u w:val="single"/>
        </w:rPr>
        <w:t>Science China. Life sciences</w:t>
      </w:r>
      <w:r w:rsidRPr="00EA3423">
        <w:t xml:space="preserve"> </w:t>
      </w:r>
      <w:r w:rsidRPr="00EA3423">
        <w:rPr>
          <w:b/>
        </w:rPr>
        <w:t>53</w:t>
      </w:r>
      <w:r w:rsidRPr="00EA3423">
        <w:t>(5): 598-605.</w:t>
      </w:r>
    </w:p>
    <w:p w14:paraId="5E8C0D3D" w14:textId="77777777" w:rsidR="00EA3423" w:rsidRPr="00EA3423" w:rsidRDefault="00EA3423" w:rsidP="00EA3423">
      <w:pPr>
        <w:pStyle w:val="EndNoteBibliography"/>
        <w:spacing w:after="0"/>
      </w:pPr>
    </w:p>
    <w:p w14:paraId="46BC8C2B" w14:textId="77777777" w:rsidR="00EA3423" w:rsidRPr="00EA3423" w:rsidRDefault="00EA3423" w:rsidP="00EA3423">
      <w:pPr>
        <w:pStyle w:val="EndNoteBibliography"/>
      </w:pPr>
      <w:r w:rsidRPr="00EA3423">
        <w:t xml:space="preserve">Fra, A. M., et al. (1995). "De novo formation of caveolae in lymphocytes by expression of VIP21-caveolin." </w:t>
      </w:r>
      <w:r w:rsidRPr="00EA3423">
        <w:rPr>
          <w:u w:val="single"/>
        </w:rPr>
        <w:t>Proceedings of the National Academy of Sciences of the United States of America</w:t>
      </w:r>
      <w:r w:rsidRPr="00EA3423">
        <w:t xml:space="preserve"> </w:t>
      </w:r>
      <w:r w:rsidRPr="00EA3423">
        <w:rPr>
          <w:b/>
        </w:rPr>
        <w:t>92</w:t>
      </w:r>
      <w:r w:rsidRPr="00EA3423">
        <w:t>(19): 8655-8659.</w:t>
      </w:r>
    </w:p>
    <w:p w14:paraId="027D0AF4" w14:textId="77777777" w:rsidR="00EA3423" w:rsidRPr="00EA3423" w:rsidRDefault="00EA3423" w:rsidP="00EA3423">
      <w:pPr>
        <w:pStyle w:val="EndNoteBibliography"/>
        <w:spacing w:after="0"/>
      </w:pPr>
    </w:p>
    <w:p w14:paraId="59E31806" w14:textId="77777777" w:rsidR="00EA3423" w:rsidRPr="00EA3423" w:rsidRDefault="00EA3423" w:rsidP="00EA3423">
      <w:pPr>
        <w:pStyle w:val="EndNoteBibliography"/>
      </w:pPr>
      <w:r w:rsidRPr="00EA3423">
        <w:t xml:space="preserve">Galbiati, F., et al. (2001). "Caveolin-3 Null Mice Show a Loss of Caveolae, Changes in the Microdomain Distribution of the Dystrophin-Glycoprotein Complex, and T-tubule Abnormalities." </w:t>
      </w:r>
      <w:r w:rsidRPr="00EA3423">
        <w:rPr>
          <w:u w:val="single"/>
        </w:rPr>
        <w:t>Journal of Biological Chemistry</w:t>
      </w:r>
      <w:r w:rsidRPr="00EA3423">
        <w:t xml:space="preserve"> </w:t>
      </w:r>
      <w:r w:rsidRPr="00EA3423">
        <w:rPr>
          <w:b/>
        </w:rPr>
        <w:t>276</w:t>
      </w:r>
      <w:r w:rsidRPr="00EA3423">
        <w:t>(24): 21425-21433.</w:t>
      </w:r>
    </w:p>
    <w:p w14:paraId="1DDCE621" w14:textId="77777777" w:rsidR="00EA3423" w:rsidRPr="00EA3423" w:rsidRDefault="00EA3423" w:rsidP="00EA3423">
      <w:pPr>
        <w:pStyle w:val="EndNoteBibliography"/>
        <w:spacing w:after="0"/>
      </w:pPr>
    </w:p>
    <w:p w14:paraId="3263A0F9" w14:textId="77777777" w:rsidR="00EA3423" w:rsidRPr="00EA3423" w:rsidRDefault="00EA3423" w:rsidP="00EA3423">
      <w:pPr>
        <w:pStyle w:val="EndNoteBibliography"/>
      </w:pPr>
      <w:r w:rsidRPr="00EA3423">
        <w:t xml:space="preserve">Gu, H., et al. (2014). "Exosomes Biogenesis and Potentials in Disease Diagnosis and Drug Delivery." </w:t>
      </w:r>
      <w:r w:rsidRPr="00EA3423">
        <w:rPr>
          <w:u w:val="single"/>
        </w:rPr>
        <w:t>Nano LIFE</w:t>
      </w:r>
      <w:r w:rsidRPr="00EA3423">
        <w:t xml:space="preserve"> </w:t>
      </w:r>
      <w:r w:rsidRPr="00EA3423">
        <w:rPr>
          <w:b/>
        </w:rPr>
        <w:t>04</w:t>
      </w:r>
      <w:r w:rsidRPr="00EA3423">
        <w:t>(04): 1441017.</w:t>
      </w:r>
    </w:p>
    <w:p w14:paraId="67908933" w14:textId="77777777" w:rsidR="00EA3423" w:rsidRPr="00EA3423" w:rsidRDefault="00EA3423" w:rsidP="00EA3423">
      <w:pPr>
        <w:pStyle w:val="EndNoteBibliography"/>
        <w:spacing w:after="0"/>
      </w:pPr>
    </w:p>
    <w:p w14:paraId="2403CE50" w14:textId="77777777" w:rsidR="00EA3423" w:rsidRPr="00EA3423" w:rsidRDefault="00EA3423" w:rsidP="00EA3423">
      <w:pPr>
        <w:pStyle w:val="EndNoteBibliography"/>
      </w:pPr>
      <w:r w:rsidRPr="00EA3423">
        <w:t xml:space="preserve">Hailstones, D., et al. (1998). "Regulation of caveolin and caveolae by cholesterol in MDCK cells." </w:t>
      </w:r>
      <w:r w:rsidRPr="00EA3423">
        <w:rPr>
          <w:u w:val="single"/>
        </w:rPr>
        <w:t>Journal of Lipid Research</w:t>
      </w:r>
      <w:r w:rsidRPr="00EA3423">
        <w:t xml:space="preserve"> </w:t>
      </w:r>
      <w:r w:rsidRPr="00EA3423">
        <w:rPr>
          <w:b/>
        </w:rPr>
        <w:t>39</w:t>
      </w:r>
      <w:r w:rsidRPr="00EA3423">
        <w:t>(2): 369-379.</w:t>
      </w:r>
    </w:p>
    <w:p w14:paraId="6AD54E0B" w14:textId="77777777" w:rsidR="00EA3423" w:rsidRPr="00EA3423" w:rsidRDefault="00EA3423" w:rsidP="00EA3423">
      <w:pPr>
        <w:pStyle w:val="EndNoteBibliography"/>
        <w:spacing w:after="0"/>
      </w:pPr>
    </w:p>
    <w:p w14:paraId="5F562C04" w14:textId="77777777" w:rsidR="00EA3423" w:rsidRPr="00EA3423" w:rsidRDefault="00EA3423" w:rsidP="00EA3423">
      <w:pPr>
        <w:pStyle w:val="EndNoteBibliography"/>
      </w:pPr>
      <w:r w:rsidRPr="00EA3423">
        <w:t xml:space="preserve">Han, F., et al. (2009). "Caveolin-1 acts as a tumor suppressor by down-regulating epidermal growth factor receptor-mitogen-activated protein kinase signaling pathway in pancreatic carcinoma cell lines." </w:t>
      </w:r>
      <w:r w:rsidRPr="00EA3423">
        <w:rPr>
          <w:u w:val="single"/>
        </w:rPr>
        <w:t>Pancreas</w:t>
      </w:r>
      <w:r w:rsidRPr="00EA3423">
        <w:t xml:space="preserve"> </w:t>
      </w:r>
      <w:r w:rsidRPr="00EA3423">
        <w:rPr>
          <w:b/>
        </w:rPr>
        <w:t>38</w:t>
      </w:r>
      <w:r w:rsidRPr="00EA3423">
        <w:t>(7): 766-774.</w:t>
      </w:r>
    </w:p>
    <w:p w14:paraId="3ECEF847" w14:textId="77777777" w:rsidR="00EA3423" w:rsidRPr="00EA3423" w:rsidRDefault="00EA3423" w:rsidP="00EA3423">
      <w:pPr>
        <w:pStyle w:val="EndNoteBibliography"/>
        <w:spacing w:after="0"/>
      </w:pPr>
    </w:p>
    <w:p w14:paraId="115EE15C" w14:textId="77777777" w:rsidR="00EA3423" w:rsidRPr="00EA3423" w:rsidRDefault="00EA3423" w:rsidP="00EA3423">
      <w:pPr>
        <w:pStyle w:val="EndNoteBibliography"/>
      </w:pPr>
      <w:r w:rsidRPr="00EA3423">
        <w:t xml:space="preserve">Hill, M. M., et al. (2008). "PTRF-Cavin, a Conserved Cytoplasmic Protein Required for Caveola Formation and Function." </w:t>
      </w:r>
      <w:r w:rsidRPr="00EA3423">
        <w:rPr>
          <w:u w:val="single"/>
        </w:rPr>
        <w:t>Cell</w:t>
      </w:r>
      <w:r w:rsidRPr="00EA3423">
        <w:t xml:space="preserve"> </w:t>
      </w:r>
      <w:r w:rsidRPr="00EA3423">
        <w:rPr>
          <w:b/>
        </w:rPr>
        <w:t>132</w:t>
      </w:r>
      <w:r w:rsidRPr="00EA3423">
        <w:t>(1): 113-124.</w:t>
      </w:r>
    </w:p>
    <w:p w14:paraId="713F394F" w14:textId="77777777" w:rsidR="00EA3423" w:rsidRPr="00EA3423" w:rsidRDefault="00EA3423" w:rsidP="00EA3423">
      <w:pPr>
        <w:pStyle w:val="EndNoteBibliography"/>
        <w:spacing w:after="0"/>
      </w:pPr>
    </w:p>
    <w:p w14:paraId="34E9F55D" w14:textId="77777777" w:rsidR="00EA3423" w:rsidRPr="00EA3423" w:rsidRDefault="00EA3423" w:rsidP="00EA3423">
      <w:pPr>
        <w:pStyle w:val="EndNoteBibliography"/>
      </w:pPr>
      <w:r w:rsidRPr="00EA3423">
        <w:t xml:space="preserve">Ho, C.-C., et al. (2002). "Up-Regulated Caveolin-1 Accentuates the Metastasis Capability of Lung Adenocarcinoma by Inducing Filopodia Formation." </w:t>
      </w:r>
      <w:r w:rsidRPr="00EA3423">
        <w:rPr>
          <w:u w:val="single"/>
        </w:rPr>
        <w:t>The American Journal of Pathology</w:t>
      </w:r>
      <w:r w:rsidRPr="00EA3423">
        <w:t xml:space="preserve"> </w:t>
      </w:r>
      <w:r w:rsidRPr="00EA3423">
        <w:rPr>
          <w:b/>
        </w:rPr>
        <w:t>161</w:t>
      </w:r>
      <w:r w:rsidRPr="00EA3423">
        <w:t>(5): 1647-1656.</w:t>
      </w:r>
    </w:p>
    <w:p w14:paraId="7EFA65C6" w14:textId="77777777" w:rsidR="00EA3423" w:rsidRPr="00EA3423" w:rsidRDefault="00EA3423" w:rsidP="00EA3423">
      <w:pPr>
        <w:pStyle w:val="EndNoteBibliography"/>
        <w:spacing w:after="0"/>
      </w:pPr>
    </w:p>
    <w:p w14:paraId="79CD2411" w14:textId="77777777" w:rsidR="00EA3423" w:rsidRPr="00EA3423" w:rsidRDefault="00EA3423" w:rsidP="00EA3423">
      <w:pPr>
        <w:pStyle w:val="EndNoteBibliography"/>
      </w:pPr>
      <w:r w:rsidRPr="00EA3423">
        <w:t xml:space="preserve">Inder, K. L., et al. (2014). "Cavin-1/PTRF alters prostate cancer cell-derived extracellular vesicle content and internalization to attenuate extracellular vesicle-mediated osteoclastogenesis and osteoblast proliferation." </w:t>
      </w:r>
      <w:r w:rsidRPr="00EA3423">
        <w:rPr>
          <w:u w:val="single"/>
        </w:rPr>
        <w:t>J Extracell Vesicles</w:t>
      </w:r>
      <w:r w:rsidRPr="00EA3423">
        <w:t xml:space="preserve"> </w:t>
      </w:r>
      <w:r w:rsidRPr="00EA3423">
        <w:rPr>
          <w:b/>
        </w:rPr>
        <w:t>3</w:t>
      </w:r>
      <w:r w:rsidRPr="00EA3423">
        <w:t>.</w:t>
      </w:r>
    </w:p>
    <w:p w14:paraId="3181ABBA" w14:textId="77777777" w:rsidR="00EA3423" w:rsidRPr="00EA3423" w:rsidRDefault="00EA3423" w:rsidP="00EA3423">
      <w:pPr>
        <w:pStyle w:val="EndNoteBibliography"/>
        <w:spacing w:after="0"/>
      </w:pPr>
    </w:p>
    <w:p w14:paraId="40EADAA2" w14:textId="77777777" w:rsidR="00EA3423" w:rsidRPr="00EA3423" w:rsidRDefault="00EA3423" w:rsidP="00EA3423">
      <w:pPr>
        <w:pStyle w:val="EndNoteBibliography"/>
      </w:pPr>
      <w:r w:rsidRPr="00EA3423">
        <w:t xml:space="preserve">Inder, K. L., et al. (2012). "Expression of PTRF in PC-3 Cells modulates cholesterol dynamics and the actin cytoskeleton impacting secretion pathways." </w:t>
      </w:r>
      <w:r w:rsidRPr="00EA3423">
        <w:rPr>
          <w:u w:val="single"/>
        </w:rPr>
        <w:t>Mol Cell Proteomics</w:t>
      </w:r>
      <w:r w:rsidRPr="00EA3423">
        <w:t xml:space="preserve"> </w:t>
      </w:r>
      <w:r w:rsidRPr="00EA3423">
        <w:rPr>
          <w:b/>
        </w:rPr>
        <w:t>11</w:t>
      </w:r>
      <w:r w:rsidRPr="00EA3423">
        <w:t>(2): M111.012245.</w:t>
      </w:r>
    </w:p>
    <w:p w14:paraId="7CB256D9" w14:textId="77777777" w:rsidR="00EA3423" w:rsidRPr="00EA3423" w:rsidRDefault="00EA3423" w:rsidP="00EA3423">
      <w:pPr>
        <w:pStyle w:val="EndNoteBibliography"/>
        <w:spacing w:after="0"/>
      </w:pPr>
    </w:p>
    <w:p w14:paraId="76691291" w14:textId="77777777" w:rsidR="00EA3423" w:rsidRPr="00EA3423" w:rsidRDefault="00EA3423" w:rsidP="00EA3423">
      <w:pPr>
        <w:pStyle w:val="EndNoteBibliography"/>
      </w:pPr>
      <w:r w:rsidRPr="00EA3423">
        <w:lastRenderedPageBreak/>
        <w:t xml:space="preserve">Itoh, T., et al. (2002). "Overexpression of caveolin-1 in esophageal squamous cell carcinoma correlates with lymph node metastasis and pathologic stage." </w:t>
      </w:r>
      <w:r w:rsidRPr="00EA3423">
        <w:rPr>
          <w:u w:val="single"/>
        </w:rPr>
        <w:t>Cancer</w:t>
      </w:r>
      <w:r w:rsidRPr="00EA3423">
        <w:t xml:space="preserve"> </w:t>
      </w:r>
      <w:r w:rsidRPr="00EA3423">
        <w:rPr>
          <w:b/>
        </w:rPr>
        <w:t>94</w:t>
      </w:r>
      <w:r w:rsidRPr="00EA3423">
        <w:t>(4): 929.</w:t>
      </w:r>
    </w:p>
    <w:p w14:paraId="16BB62DD" w14:textId="77777777" w:rsidR="00EA3423" w:rsidRPr="00EA3423" w:rsidRDefault="00EA3423" w:rsidP="00EA3423">
      <w:pPr>
        <w:pStyle w:val="EndNoteBibliography"/>
        <w:spacing w:after="0"/>
      </w:pPr>
    </w:p>
    <w:p w14:paraId="20D333AB" w14:textId="77777777" w:rsidR="00EA3423" w:rsidRPr="00EA3423" w:rsidRDefault="00EA3423" w:rsidP="00EA3423">
      <w:pPr>
        <w:pStyle w:val="EndNoteBibliography"/>
      </w:pPr>
      <w:r w:rsidRPr="00EA3423">
        <w:t xml:space="preserve">Joo, H. J., et al. (2004). "Increased expression of caveolin-1 and microvessel density correlates with metastasis and poor prognosis in clear cell renal cell carcinoma." </w:t>
      </w:r>
      <w:r w:rsidRPr="00EA3423">
        <w:rPr>
          <w:u w:val="single"/>
        </w:rPr>
        <w:t>BJU International</w:t>
      </w:r>
      <w:r w:rsidRPr="00EA3423">
        <w:t xml:space="preserve"> </w:t>
      </w:r>
      <w:r w:rsidRPr="00EA3423">
        <w:rPr>
          <w:b/>
        </w:rPr>
        <w:t>93</w:t>
      </w:r>
      <w:r w:rsidRPr="00EA3423">
        <w:t>(3): 291-296.</w:t>
      </w:r>
    </w:p>
    <w:p w14:paraId="6A9951B2" w14:textId="77777777" w:rsidR="00EA3423" w:rsidRPr="00EA3423" w:rsidRDefault="00EA3423" w:rsidP="00EA3423">
      <w:pPr>
        <w:pStyle w:val="EndNoteBibliography"/>
        <w:spacing w:after="0"/>
      </w:pPr>
    </w:p>
    <w:p w14:paraId="46289AA5" w14:textId="77777777" w:rsidR="00EA3423" w:rsidRPr="00EA3423" w:rsidRDefault="00EA3423" w:rsidP="00EA3423">
      <w:pPr>
        <w:pStyle w:val="EndNoteBibliography"/>
      </w:pPr>
      <w:r w:rsidRPr="00EA3423">
        <w:t xml:space="preserve">Low, J.-Y. and H. D. Nicholson (2015). "Epigenetic modifications of caveolae associated proteins in health and disease." </w:t>
      </w:r>
      <w:r w:rsidRPr="00EA3423">
        <w:rPr>
          <w:u w:val="single"/>
        </w:rPr>
        <w:t>BMC Genetics</w:t>
      </w:r>
      <w:r w:rsidRPr="00EA3423">
        <w:t xml:space="preserve"> </w:t>
      </w:r>
      <w:r w:rsidRPr="00EA3423">
        <w:rPr>
          <w:b/>
        </w:rPr>
        <w:t>16</w:t>
      </w:r>
      <w:r w:rsidRPr="00EA3423">
        <w:t>(1): 1-10.</w:t>
      </w:r>
    </w:p>
    <w:p w14:paraId="7ED1D6DF" w14:textId="77777777" w:rsidR="00EA3423" w:rsidRPr="00EA3423" w:rsidRDefault="00EA3423" w:rsidP="00EA3423">
      <w:pPr>
        <w:pStyle w:val="EndNoteBibliography"/>
        <w:spacing w:after="0"/>
      </w:pPr>
    </w:p>
    <w:p w14:paraId="05D25D52" w14:textId="77777777" w:rsidR="00EA3423" w:rsidRPr="00EA3423" w:rsidRDefault="00EA3423" w:rsidP="00EA3423">
      <w:pPr>
        <w:pStyle w:val="EndNoteBibliography"/>
      </w:pPr>
      <w:r w:rsidRPr="00EA3423">
        <w:t xml:space="preserve">Minciacchi, V. R., et al. (2015). "Extracellular Vesicles in Cancer: Exosomes, Microvesicles and the Emerging Role of Large Oncosomes." </w:t>
      </w:r>
      <w:r w:rsidRPr="00EA3423">
        <w:rPr>
          <w:u w:val="single"/>
        </w:rPr>
        <w:t>Seminars in cell &amp; developmental biology</w:t>
      </w:r>
      <w:r w:rsidRPr="00EA3423">
        <w:t xml:space="preserve"> </w:t>
      </w:r>
      <w:r w:rsidRPr="00EA3423">
        <w:rPr>
          <w:b/>
        </w:rPr>
        <w:t>40</w:t>
      </w:r>
      <w:r w:rsidRPr="00EA3423">
        <w:t>: 41-51.</w:t>
      </w:r>
    </w:p>
    <w:p w14:paraId="6D9E0416" w14:textId="77777777" w:rsidR="00EA3423" w:rsidRPr="00EA3423" w:rsidRDefault="00EA3423" w:rsidP="00EA3423">
      <w:pPr>
        <w:pStyle w:val="EndNoteBibliography"/>
        <w:spacing w:after="0"/>
      </w:pPr>
    </w:p>
    <w:p w14:paraId="7226BE07" w14:textId="77777777" w:rsidR="00EA3423" w:rsidRPr="00EA3423" w:rsidRDefault="00EA3423" w:rsidP="00EA3423">
      <w:pPr>
        <w:pStyle w:val="EndNoteBibliography"/>
      </w:pPr>
      <w:r w:rsidRPr="00EA3423">
        <w:t xml:space="preserve">Moon, H., et al. (2014). "PTRF/cavin-1 neutralizes non-caveolar caveolin-1 microdomains in prostate cancer." </w:t>
      </w:r>
      <w:r w:rsidRPr="00EA3423">
        <w:rPr>
          <w:u w:val="single"/>
        </w:rPr>
        <w:t>Oncogene</w:t>
      </w:r>
      <w:r w:rsidRPr="00EA3423">
        <w:t xml:space="preserve"> </w:t>
      </w:r>
      <w:r w:rsidRPr="00EA3423">
        <w:rPr>
          <w:b/>
        </w:rPr>
        <w:t>33</w:t>
      </w:r>
      <w:r w:rsidRPr="00EA3423">
        <w:t>(27): 3561-3570.</w:t>
      </w:r>
    </w:p>
    <w:p w14:paraId="7EF41B34" w14:textId="77777777" w:rsidR="00EA3423" w:rsidRPr="00EA3423" w:rsidRDefault="00EA3423" w:rsidP="00EA3423">
      <w:pPr>
        <w:pStyle w:val="EndNoteBibliography"/>
        <w:spacing w:after="0"/>
      </w:pPr>
    </w:p>
    <w:p w14:paraId="11418917" w14:textId="77777777" w:rsidR="00EA3423" w:rsidRPr="00EA3423" w:rsidRDefault="00EA3423" w:rsidP="00EA3423">
      <w:pPr>
        <w:pStyle w:val="EndNoteBibliography"/>
      </w:pPr>
      <w:r w:rsidRPr="00EA3423">
        <w:t xml:space="preserve">Nabi, I. R. (2009). "Cavin fever: regulating caveolae." </w:t>
      </w:r>
      <w:r w:rsidRPr="00EA3423">
        <w:rPr>
          <w:u w:val="single"/>
        </w:rPr>
        <w:t>Nature Cell Biology</w:t>
      </w:r>
      <w:r w:rsidRPr="00EA3423">
        <w:t xml:space="preserve"> </w:t>
      </w:r>
      <w:r w:rsidRPr="00EA3423">
        <w:rPr>
          <w:b/>
        </w:rPr>
        <w:t>11</w:t>
      </w:r>
      <w:r w:rsidRPr="00EA3423">
        <w:t>(7): 789-791.</w:t>
      </w:r>
    </w:p>
    <w:p w14:paraId="79D44E0D" w14:textId="77777777" w:rsidR="00EA3423" w:rsidRPr="00EA3423" w:rsidRDefault="00EA3423" w:rsidP="00EA3423">
      <w:pPr>
        <w:pStyle w:val="EndNoteBibliography"/>
        <w:spacing w:after="0"/>
      </w:pPr>
    </w:p>
    <w:p w14:paraId="0C4502AA" w14:textId="77777777" w:rsidR="00EA3423" w:rsidRPr="00EA3423" w:rsidRDefault="00EA3423" w:rsidP="00EA3423">
      <w:pPr>
        <w:pStyle w:val="EndNoteBibliography"/>
      </w:pPr>
      <w:r w:rsidRPr="00EA3423">
        <w:t xml:space="preserve">Parton, R. G., et al. (2006). "Biogenesis of caveolae: A structural model for caveolin-induced domain formation." </w:t>
      </w:r>
      <w:r w:rsidRPr="00EA3423">
        <w:rPr>
          <w:u w:val="single"/>
        </w:rPr>
        <w:t>Journal of Cell Science</w:t>
      </w:r>
      <w:r w:rsidRPr="00EA3423">
        <w:t xml:space="preserve"> </w:t>
      </w:r>
      <w:r w:rsidRPr="00EA3423">
        <w:rPr>
          <w:b/>
        </w:rPr>
        <w:t>119</w:t>
      </w:r>
      <w:r w:rsidRPr="00EA3423">
        <w:t>(5): 787-796.</w:t>
      </w:r>
    </w:p>
    <w:p w14:paraId="34594555" w14:textId="77777777" w:rsidR="00EA3423" w:rsidRPr="00EA3423" w:rsidRDefault="00EA3423" w:rsidP="00EA3423">
      <w:pPr>
        <w:pStyle w:val="EndNoteBibliography"/>
        <w:spacing w:after="0"/>
      </w:pPr>
    </w:p>
    <w:p w14:paraId="44C68FB0" w14:textId="77777777" w:rsidR="00EA3423" w:rsidRPr="00EA3423" w:rsidRDefault="00EA3423" w:rsidP="00EA3423">
      <w:pPr>
        <w:pStyle w:val="EndNoteBibliography"/>
      </w:pPr>
      <w:r w:rsidRPr="00EA3423">
        <w:t xml:space="preserve">Pond, G. R., et al. (2014). "The Prognostic Importance of Metastatic Site in Men with Metastatic Castration-resistant Prostate Cancer." </w:t>
      </w:r>
      <w:r w:rsidRPr="00EA3423">
        <w:rPr>
          <w:u w:val="single"/>
        </w:rPr>
        <w:t>European urology</w:t>
      </w:r>
      <w:r w:rsidRPr="00EA3423">
        <w:t xml:space="preserve"> </w:t>
      </w:r>
      <w:r w:rsidRPr="00EA3423">
        <w:rPr>
          <w:b/>
        </w:rPr>
        <w:t>65</w:t>
      </w:r>
      <w:r w:rsidRPr="00EA3423">
        <w:t>(1): 3-6.</w:t>
      </w:r>
    </w:p>
    <w:p w14:paraId="11F25022" w14:textId="77777777" w:rsidR="00EA3423" w:rsidRPr="00EA3423" w:rsidRDefault="00EA3423" w:rsidP="00EA3423">
      <w:pPr>
        <w:pStyle w:val="EndNoteBibliography"/>
        <w:spacing w:after="0"/>
      </w:pPr>
    </w:p>
    <w:p w14:paraId="437A6A24" w14:textId="77777777" w:rsidR="00EA3423" w:rsidRPr="00EA3423" w:rsidRDefault="00EA3423" w:rsidP="00EA3423">
      <w:pPr>
        <w:pStyle w:val="EndNoteBibliography"/>
      </w:pPr>
      <w:r w:rsidRPr="00EA3423">
        <w:t xml:space="preserve">Razani, B., et al. (2001). "Caveolin-1 Null Mice Are Viable but Show Evidence of Hyperproliferative and Vascular Abnormalities." </w:t>
      </w:r>
      <w:r w:rsidRPr="00EA3423">
        <w:rPr>
          <w:u w:val="single"/>
        </w:rPr>
        <w:t>Journal of Biological Chemistry</w:t>
      </w:r>
      <w:r w:rsidRPr="00EA3423">
        <w:t xml:space="preserve"> </w:t>
      </w:r>
      <w:r w:rsidRPr="00EA3423">
        <w:rPr>
          <w:b/>
        </w:rPr>
        <w:t>276</w:t>
      </w:r>
      <w:r w:rsidRPr="00EA3423">
        <w:t>(41): 38121-38138.</w:t>
      </w:r>
    </w:p>
    <w:p w14:paraId="1801E1EF" w14:textId="77777777" w:rsidR="00EA3423" w:rsidRPr="00EA3423" w:rsidRDefault="00EA3423" w:rsidP="00EA3423">
      <w:pPr>
        <w:pStyle w:val="EndNoteBibliography"/>
        <w:spacing w:after="0"/>
      </w:pPr>
    </w:p>
    <w:p w14:paraId="4324A0D9" w14:textId="77777777" w:rsidR="00EA3423" w:rsidRPr="00EA3423" w:rsidRDefault="00EA3423" w:rsidP="00EA3423">
      <w:pPr>
        <w:pStyle w:val="EndNoteBibliography"/>
      </w:pPr>
      <w:r w:rsidRPr="00EA3423">
        <w:t xml:space="preserve">Robinson, D., et al. (2015). "Integrative Clinical Genomics of Advanced Prostate Cancer." </w:t>
      </w:r>
      <w:r w:rsidRPr="00EA3423">
        <w:rPr>
          <w:u w:val="single"/>
        </w:rPr>
        <w:t>Cell</w:t>
      </w:r>
      <w:r w:rsidRPr="00EA3423">
        <w:t xml:space="preserve"> </w:t>
      </w:r>
      <w:r w:rsidRPr="00EA3423">
        <w:rPr>
          <w:b/>
        </w:rPr>
        <w:t>161</w:t>
      </w:r>
      <w:r w:rsidRPr="00EA3423">
        <w:t>(5): 1215-1228.</w:t>
      </w:r>
    </w:p>
    <w:p w14:paraId="590717B0" w14:textId="77777777" w:rsidR="00EA3423" w:rsidRPr="00EA3423" w:rsidRDefault="00EA3423" w:rsidP="00EA3423">
      <w:pPr>
        <w:pStyle w:val="EndNoteBibliography"/>
        <w:spacing w:after="0"/>
      </w:pPr>
    </w:p>
    <w:p w14:paraId="19F8BF1A" w14:textId="77777777" w:rsidR="00EA3423" w:rsidRPr="00EA3423" w:rsidRDefault="00EA3423" w:rsidP="00EA3423">
      <w:pPr>
        <w:pStyle w:val="EndNoteBibliography"/>
      </w:pPr>
      <w:r w:rsidRPr="00EA3423">
        <w:t xml:space="preserve">Tan, S. S., et al. (2013). "Therapeutic MSC exosomes are derived from lipid raft microdomains in the plasma membrane." </w:t>
      </w:r>
      <w:r w:rsidRPr="00EA3423">
        <w:rPr>
          <w:u w:val="single"/>
        </w:rPr>
        <w:t>J Extracell Vesicles</w:t>
      </w:r>
      <w:r w:rsidRPr="00EA3423">
        <w:t xml:space="preserve"> </w:t>
      </w:r>
      <w:r w:rsidRPr="00EA3423">
        <w:rPr>
          <w:b/>
        </w:rPr>
        <w:t>2</w:t>
      </w:r>
      <w:r w:rsidRPr="00EA3423">
        <w:t>(0): 1745.</w:t>
      </w:r>
    </w:p>
    <w:p w14:paraId="7157A9ED" w14:textId="77777777" w:rsidR="00EA3423" w:rsidRPr="00EA3423" w:rsidRDefault="00EA3423" w:rsidP="00EA3423">
      <w:pPr>
        <w:pStyle w:val="EndNoteBibliography"/>
        <w:spacing w:after="0"/>
      </w:pPr>
    </w:p>
    <w:p w14:paraId="178B679B" w14:textId="77777777" w:rsidR="00EA3423" w:rsidRPr="00EA3423" w:rsidRDefault="00EA3423" w:rsidP="00EA3423">
      <w:pPr>
        <w:pStyle w:val="EndNoteBibliography"/>
      </w:pPr>
      <w:r w:rsidRPr="00EA3423">
        <w:t xml:space="preserve">Torre, L. A. M., et al. (2015). "Global cancer statistics, 2012." </w:t>
      </w:r>
      <w:r w:rsidRPr="00EA3423">
        <w:rPr>
          <w:u w:val="single"/>
        </w:rPr>
        <w:t>Ca : a Cancer Journal for Clinicians</w:t>
      </w:r>
      <w:r w:rsidRPr="00EA3423">
        <w:t xml:space="preserve"> </w:t>
      </w:r>
      <w:r w:rsidRPr="00EA3423">
        <w:rPr>
          <w:b/>
        </w:rPr>
        <w:t>65</w:t>
      </w:r>
      <w:r w:rsidRPr="00EA3423">
        <w:t>(2): 87.</w:t>
      </w:r>
    </w:p>
    <w:p w14:paraId="0D9CE06B" w14:textId="77777777" w:rsidR="00EA3423" w:rsidRPr="00EA3423" w:rsidRDefault="00EA3423" w:rsidP="00EA3423">
      <w:pPr>
        <w:pStyle w:val="EndNoteBibliography"/>
      </w:pPr>
    </w:p>
    <w:p w14:paraId="167BD71C" w14:textId="5A125D94"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2-10T09:15:00Z" w:initials="HR">
    <w:p w14:paraId="4B1A3159" w14:textId="342C4A61" w:rsidR="00DE2386" w:rsidRDefault="00DE2386">
      <w:pPr>
        <w:pStyle w:val="CommentText"/>
      </w:pPr>
      <w:r>
        <w:rPr>
          <w:rStyle w:val="CommentReference"/>
        </w:rPr>
        <w:annotationRef/>
      </w:r>
      <w:r>
        <w:t xml:space="preserve">May want to put this somewhere else. </w:t>
      </w:r>
    </w:p>
  </w:comment>
  <w:comment w:id="1" w:author="Harley Robinson " w:date="2016-02-08T11:41:00Z" w:initials="HR">
    <w:p w14:paraId="358CE062" w14:textId="77777777" w:rsidR="002C48C6" w:rsidRDefault="002C48C6">
      <w:pPr>
        <w:pStyle w:val="CommentText"/>
      </w:pPr>
      <w:r>
        <w:rPr>
          <w:rStyle w:val="CommentReference"/>
        </w:rPr>
        <w:annotationRef/>
      </w:r>
      <w:r>
        <w:t xml:space="preserve">If needed too, add more </w:t>
      </w:r>
      <w:proofErr w:type="spellStart"/>
      <w:r>
        <w:t>qords</w:t>
      </w:r>
      <w:proofErr w:type="spellEnd"/>
      <w:r>
        <w:t xml:space="preserve"> to this section, </w:t>
      </w:r>
      <w:proofErr w:type="spellStart"/>
      <w:r>
        <w:t>exand</w:t>
      </w:r>
      <w:proofErr w:type="spellEnd"/>
      <w:r>
        <w:t xml:space="preserve"> how it causes the </w:t>
      </w:r>
      <w:proofErr w:type="spellStart"/>
      <w:r>
        <w:t>tumor</w:t>
      </w:r>
      <w:proofErr w:type="spellEnd"/>
      <w:r>
        <w:t xml:space="preserve"> promotor functio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1A3159" w15:done="0"/>
  <w15:commentEx w15:paraId="358CE06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10F45"/>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5E62"/>
    <w:rsid w:val="0019119F"/>
    <w:rsid w:val="001C2DC2"/>
    <w:rsid w:val="001D1026"/>
    <w:rsid w:val="001D2D00"/>
    <w:rsid w:val="001F13CB"/>
    <w:rsid w:val="002000EE"/>
    <w:rsid w:val="002160D8"/>
    <w:rsid w:val="002175FC"/>
    <w:rsid w:val="00220796"/>
    <w:rsid w:val="0022483D"/>
    <w:rsid w:val="00230E0A"/>
    <w:rsid w:val="00234BE6"/>
    <w:rsid w:val="00236733"/>
    <w:rsid w:val="0026776D"/>
    <w:rsid w:val="00281084"/>
    <w:rsid w:val="00294A13"/>
    <w:rsid w:val="002972E1"/>
    <w:rsid w:val="002B0E98"/>
    <w:rsid w:val="002C48C6"/>
    <w:rsid w:val="002F77D8"/>
    <w:rsid w:val="00323065"/>
    <w:rsid w:val="00325E0B"/>
    <w:rsid w:val="00340BDC"/>
    <w:rsid w:val="0036019B"/>
    <w:rsid w:val="00360908"/>
    <w:rsid w:val="0038103E"/>
    <w:rsid w:val="003A122B"/>
    <w:rsid w:val="003B7B7B"/>
    <w:rsid w:val="003D6664"/>
    <w:rsid w:val="004061C8"/>
    <w:rsid w:val="00406852"/>
    <w:rsid w:val="00414CBA"/>
    <w:rsid w:val="00426AC3"/>
    <w:rsid w:val="0044107B"/>
    <w:rsid w:val="004417B6"/>
    <w:rsid w:val="0044563C"/>
    <w:rsid w:val="00464F5C"/>
    <w:rsid w:val="00470135"/>
    <w:rsid w:val="00481DCD"/>
    <w:rsid w:val="0049362C"/>
    <w:rsid w:val="00494A6C"/>
    <w:rsid w:val="004C2BBD"/>
    <w:rsid w:val="004D3302"/>
    <w:rsid w:val="004D68D9"/>
    <w:rsid w:val="004D7028"/>
    <w:rsid w:val="004E049E"/>
    <w:rsid w:val="004E6029"/>
    <w:rsid w:val="00506545"/>
    <w:rsid w:val="00512B54"/>
    <w:rsid w:val="00517CFE"/>
    <w:rsid w:val="0052033C"/>
    <w:rsid w:val="005300D7"/>
    <w:rsid w:val="00545C0D"/>
    <w:rsid w:val="00573241"/>
    <w:rsid w:val="00576229"/>
    <w:rsid w:val="00580F5E"/>
    <w:rsid w:val="005831D1"/>
    <w:rsid w:val="005A027D"/>
    <w:rsid w:val="005C0CB8"/>
    <w:rsid w:val="005C69ED"/>
    <w:rsid w:val="005D17AA"/>
    <w:rsid w:val="005E1D90"/>
    <w:rsid w:val="00623E19"/>
    <w:rsid w:val="00631612"/>
    <w:rsid w:val="006611D1"/>
    <w:rsid w:val="00662106"/>
    <w:rsid w:val="006660DE"/>
    <w:rsid w:val="00671B6B"/>
    <w:rsid w:val="00676438"/>
    <w:rsid w:val="006A4405"/>
    <w:rsid w:val="006A44DA"/>
    <w:rsid w:val="006C77CA"/>
    <w:rsid w:val="006E2A06"/>
    <w:rsid w:val="00721EDB"/>
    <w:rsid w:val="00730749"/>
    <w:rsid w:val="00737EE5"/>
    <w:rsid w:val="00740165"/>
    <w:rsid w:val="00750294"/>
    <w:rsid w:val="0075737B"/>
    <w:rsid w:val="00771748"/>
    <w:rsid w:val="00771D5F"/>
    <w:rsid w:val="007862BA"/>
    <w:rsid w:val="007B47F8"/>
    <w:rsid w:val="007C50D4"/>
    <w:rsid w:val="007E6392"/>
    <w:rsid w:val="007F3470"/>
    <w:rsid w:val="00812B2B"/>
    <w:rsid w:val="00812E63"/>
    <w:rsid w:val="008228FE"/>
    <w:rsid w:val="008346F3"/>
    <w:rsid w:val="0084431B"/>
    <w:rsid w:val="00875CC7"/>
    <w:rsid w:val="0088196B"/>
    <w:rsid w:val="00883104"/>
    <w:rsid w:val="008A7C7E"/>
    <w:rsid w:val="008C051B"/>
    <w:rsid w:val="008C24AD"/>
    <w:rsid w:val="008C3367"/>
    <w:rsid w:val="008C6F3B"/>
    <w:rsid w:val="008D6F04"/>
    <w:rsid w:val="008E772B"/>
    <w:rsid w:val="008F3044"/>
    <w:rsid w:val="009137B7"/>
    <w:rsid w:val="00955575"/>
    <w:rsid w:val="00956799"/>
    <w:rsid w:val="00972D20"/>
    <w:rsid w:val="009759E3"/>
    <w:rsid w:val="00996AAD"/>
    <w:rsid w:val="009C7E11"/>
    <w:rsid w:val="009D25AA"/>
    <w:rsid w:val="009D35DD"/>
    <w:rsid w:val="009E2B62"/>
    <w:rsid w:val="009E5B92"/>
    <w:rsid w:val="009E73DA"/>
    <w:rsid w:val="00A07E1F"/>
    <w:rsid w:val="00A14905"/>
    <w:rsid w:val="00A17F0B"/>
    <w:rsid w:val="00A26B25"/>
    <w:rsid w:val="00A30951"/>
    <w:rsid w:val="00A31CF5"/>
    <w:rsid w:val="00A53DE8"/>
    <w:rsid w:val="00A74C01"/>
    <w:rsid w:val="00A82150"/>
    <w:rsid w:val="00A9082C"/>
    <w:rsid w:val="00A957A5"/>
    <w:rsid w:val="00AA262B"/>
    <w:rsid w:val="00AB4F12"/>
    <w:rsid w:val="00AC5F20"/>
    <w:rsid w:val="00AC7883"/>
    <w:rsid w:val="00B07C50"/>
    <w:rsid w:val="00B54A97"/>
    <w:rsid w:val="00B57C3F"/>
    <w:rsid w:val="00B61ED2"/>
    <w:rsid w:val="00B6201C"/>
    <w:rsid w:val="00B70DC4"/>
    <w:rsid w:val="00BA0A6C"/>
    <w:rsid w:val="00BA16EF"/>
    <w:rsid w:val="00BE1384"/>
    <w:rsid w:val="00BE364C"/>
    <w:rsid w:val="00BF55A8"/>
    <w:rsid w:val="00BF6E0A"/>
    <w:rsid w:val="00BF797C"/>
    <w:rsid w:val="00C00BE0"/>
    <w:rsid w:val="00C026F9"/>
    <w:rsid w:val="00C124B3"/>
    <w:rsid w:val="00C2190A"/>
    <w:rsid w:val="00C3168B"/>
    <w:rsid w:val="00C36BC9"/>
    <w:rsid w:val="00C6501D"/>
    <w:rsid w:val="00C72041"/>
    <w:rsid w:val="00C7599C"/>
    <w:rsid w:val="00C87D4A"/>
    <w:rsid w:val="00C92074"/>
    <w:rsid w:val="00CB2E0D"/>
    <w:rsid w:val="00CB5403"/>
    <w:rsid w:val="00CB714B"/>
    <w:rsid w:val="00CC0110"/>
    <w:rsid w:val="00CE6427"/>
    <w:rsid w:val="00D1114B"/>
    <w:rsid w:val="00D21CE8"/>
    <w:rsid w:val="00D221BE"/>
    <w:rsid w:val="00D249E6"/>
    <w:rsid w:val="00D36E5D"/>
    <w:rsid w:val="00D65191"/>
    <w:rsid w:val="00D665DF"/>
    <w:rsid w:val="00D7000B"/>
    <w:rsid w:val="00D92E4D"/>
    <w:rsid w:val="00DB2DD1"/>
    <w:rsid w:val="00DB7EEB"/>
    <w:rsid w:val="00DC48EB"/>
    <w:rsid w:val="00DD29B5"/>
    <w:rsid w:val="00DE2386"/>
    <w:rsid w:val="00DE43C7"/>
    <w:rsid w:val="00DE5A27"/>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B2D18"/>
    <w:rsid w:val="00ED1BC7"/>
    <w:rsid w:val="00EE38D8"/>
    <w:rsid w:val="00EF645B"/>
    <w:rsid w:val="00F01F91"/>
    <w:rsid w:val="00F07023"/>
    <w:rsid w:val="00F111A3"/>
    <w:rsid w:val="00F273F1"/>
    <w:rsid w:val="00F312E5"/>
    <w:rsid w:val="00F52B8E"/>
    <w:rsid w:val="00F70FB7"/>
    <w:rsid w:val="00F71F0A"/>
    <w:rsid w:val="00F91DF7"/>
    <w:rsid w:val="00F96C9A"/>
    <w:rsid w:val="00FB63CD"/>
    <w:rsid w:val="00FC16E7"/>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07</TotalTime>
  <Pages>6</Pages>
  <Words>5047</Words>
  <Characters>2877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14</cp:revision>
  <dcterms:created xsi:type="dcterms:W3CDTF">2016-01-13T23:05:00Z</dcterms:created>
  <dcterms:modified xsi:type="dcterms:W3CDTF">2016-02-16T04:31:00Z</dcterms:modified>
</cp:coreProperties>
</file>